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3EAFEB" w14:textId="77777777" w:rsidR="00540F00" w:rsidRPr="003A7D4B" w:rsidRDefault="00540F00" w:rsidP="003A7D4B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color w:val="000000" w:themeColor="text1"/>
          <w:sz w:val="24"/>
          <w:szCs w:val="24"/>
        </w:rPr>
      </w:pPr>
      <w:bookmarkStart w:id="0" w:name="OLE_LINK545"/>
      <w:bookmarkStart w:id="1" w:name="OLE_LINK546"/>
      <w:bookmarkStart w:id="2" w:name="OLE_LINK592"/>
      <w:bookmarkStart w:id="3" w:name="OLE_LINK22"/>
      <w:bookmarkStart w:id="4" w:name="OLE_LINK23"/>
      <w:bookmarkStart w:id="5" w:name="OLE_LINK1"/>
      <w:bookmarkStart w:id="6" w:name="OLE_LINK2"/>
      <w:r w:rsidRPr="003A7D4B">
        <w:rPr>
          <w:rFonts w:ascii="Book Antiqua" w:eastAsia="Times New Roman" w:hAnsi="Book Antiqua" w:cs="宋体"/>
          <w:b/>
          <w:color w:val="000000" w:themeColor="text1"/>
          <w:sz w:val="24"/>
          <w:szCs w:val="24"/>
        </w:rPr>
        <w:t xml:space="preserve">Name of journal: </w:t>
      </w:r>
      <w:bookmarkStart w:id="7" w:name="OLE_LINK718"/>
      <w:bookmarkStart w:id="8" w:name="OLE_LINK719"/>
      <w:bookmarkStart w:id="9" w:name="OLE_LINK645"/>
      <w:bookmarkStart w:id="10" w:name="OLE_LINK661"/>
      <w:bookmarkStart w:id="11" w:name="OLE_LINK1068"/>
      <w:r w:rsidRPr="003A7D4B">
        <w:rPr>
          <w:rFonts w:ascii="Book Antiqua" w:eastAsia="Times New Roman" w:hAnsi="Book Antiqua" w:cs="宋体"/>
          <w:b/>
          <w:i/>
          <w:color w:val="000000" w:themeColor="text1"/>
          <w:sz w:val="24"/>
          <w:szCs w:val="24"/>
        </w:rPr>
        <w:t xml:space="preserve">World Journal of </w:t>
      </w:r>
      <w:bookmarkStart w:id="12" w:name="OLE_LINK1222"/>
      <w:bookmarkStart w:id="13" w:name="OLE_LINK1223"/>
      <w:r w:rsidRPr="003A7D4B">
        <w:rPr>
          <w:rFonts w:ascii="Book Antiqua" w:eastAsia="Times New Roman" w:hAnsi="Book Antiqua" w:cs="宋体"/>
          <w:b/>
          <w:i/>
          <w:color w:val="000000" w:themeColor="text1"/>
          <w:sz w:val="24"/>
          <w:szCs w:val="24"/>
        </w:rPr>
        <w:t>Gastroenterology</w:t>
      </w:r>
      <w:bookmarkEnd w:id="7"/>
      <w:bookmarkEnd w:id="8"/>
      <w:bookmarkEnd w:id="9"/>
      <w:bookmarkEnd w:id="10"/>
      <w:bookmarkEnd w:id="11"/>
      <w:bookmarkEnd w:id="12"/>
      <w:bookmarkEnd w:id="13"/>
    </w:p>
    <w:p w14:paraId="18EFB9B8" w14:textId="77777777" w:rsidR="00540F00" w:rsidRPr="003A7D4B" w:rsidRDefault="00540F00" w:rsidP="003A7D4B">
      <w:pPr>
        <w:adjustRightInd w:val="0"/>
        <w:snapToGrid w:val="0"/>
        <w:spacing w:line="360" w:lineRule="auto"/>
        <w:rPr>
          <w:rFonts w:ascii="Book Antiqua" w:hAnsi="Book Antiqua" w:cs="Arial"/>
          <w:color w:val="000000" w:themeColor="text1"/>
          <w:sz w:val="24"/>
          <w:szCs w:val="24"/>
          <w:lang w:val="en"/>
        </w:rPr>
      </w:pPr>
      <w:r w:rsidRPr="003A7D4B"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  <w:t>ESPS Manuscript NO: 31575</w:t>
      </w:r>
    </w:p>
    <w:p w14:paraId="3FB4782C" w14:textId="0BADB06F" w:rsidR="00540F00" w:rsidRPr="003A7D4B" w:rsidRDefault="00540F00" w:rsidP="003A7D4B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Type: </w:t>
      </w:r>
      <w:r w:rsidR="00C45F55" w:rsidRPr="003A7D4B">
        <w:rPr>
          <w:rFonts w:ascii="Book Antiqua" w:hAnsi="Book Antiqua"/>
          <w:b/>
          <w:color w:val="000000" w:themeColor="text1"/>
          <w:sz w:val="24"/>
          <w:szCs w:val="24"/>
        </w:rPr>
        <w:t>ORIGINAL ARTICLE</w:t>
      </w:r>
    </w:p>
    <w:p w14:paraId="6D27A525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bookmarkEnd w:id="0"/>
    <w:bookmarkEnd w:id="1"/>
    <w:bookmarkEnd w:id="2"/>
    <w:p w14:paraId="24F75DDA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Retrospective Study</w:t>
      </w:r>
    </w:p>
    <w:p w14:paraId="40D82CC4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03A3A5D" w14:textId="071C6B80" w:rsidR="00540F00" w:rsidRPr="003A7D4B" w:rsidRDefault="00540F00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Fibrin sealant for closure of mucosal penetration at the </w:t>
      </w:r>
      <w:proofErr w:type="spell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cardia</w:t>
      </w:r>
      <w:proofErr w:type="spellEnd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during </w:t>
      </w:r>
      <w:proofErr w:type="spell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peroral</w:t>
      </w:r>
      <w:proofErr w:type="spellEnd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myotomy</w:t>
      </w:r>
      <w:proofErr w:type="spellEnd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: </w:t>
      </w:r>
      <w:r w:rsidR="00C45F55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A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retrospective study at a single center</w:t>
      </w:r>
    </w:p>
    <w:p w14:paraId="14DDCF7D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C6DAFC0" w14:textId="21A9B175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Zhang WG </w:t>
      </w:r>
      <w:r w:rsidRPr="003A7D4B">
        <w:rPr>
          <w:rFonts w:ascii="Book Antiqua" w:hAnsi="Book Antiqua"/>
          <w:bCs/>
          <w:i/>
          <w:color w:val="000000" w:themeColor="text1"/>
          <w:sz w:val="24"/>
          <w:szCs w:val="24"/>
        </w:rPr>
        <w:t xml:space="preserve">et al.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ibrin sealant for closure of mucosal penetration 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</w:p>
    <w:p w14:paraId="36FC1B36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0ACC4E2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Wen-Gang Zhang, En-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Qiang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Linghu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Hui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-Kai Li</w:t>
      </w:r>
    </w:p>
    <w:p w14:paraId="7F09B28B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213714A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Wen-Gang Zhang, En-</w:t>
      </w:r>
      <w:proofErr w:type="spell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Qiang</w:t>
      </w:r>
      <w:proofErr w:type="spellEnd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Linghu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proofErr w:type="spell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Hui</w:t>
      </w:r>
      <w:proofErr w:type="spellEnd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-Kai Li,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Department of Gastroenterology, PLA General Hospital, Beijing 100853, China</w:t>
      </w:r>
    </w:p>
    <w:p w14:paraId="2EEDED64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8B8D012" w14:textId="714494A9" w:rsidR="00540F00" w:rsidRPr="003A7D4B" w:rsidRDefault="00540F00" w:rsidP="003A7D4B">
      <w:pPr>
        <w:spacing w:line="360" w:lineRule="auto"/>
        <w:rPr>
          <w:rFonts w:ascii="Book Antiqua" w:eastAsiaTheme="majorEastAsia" w:hAnsi="Book Antiqua"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Author contributions: </w:t>
      </w:r>
      <w:r w:rsidRPr="003A7D4B">
        <w:rPr>
          <w:rFonts w:ascii="Book Antiqua" w:hAnsi="Book Antiqua"/>
          <w:color w:val="000000" w:themeColor="text1"/>
          <w:sz w:val="24"/>
          <w:szCs w:val="24"/>
        </w:rPr>
        <w:t>Zhang WG analyzed the data and wrote the manuscript</w:t>
      </w:r>
      <w:r w:rsidR="00C45F55" w:rsidRPr="003A7D4B">
        <w:rPr>
          <w:rFonts w:ascii="Book Antiqua" w:hAnsi="Book Antiqua"/>
          <w:color w:val="000000" w:themeColor="text1"/>
          <w:sz w:val="24"/>
          <w:szCs w:val="24"/>
        </w:rPr>
        <w:t>;</w:t>
      </w:r>
      <w:r w:rsidRPr="003A7D4B">
        <w:rPr>
          <w:rFonts w:ascii="Book Antiqua" w:hAnsi="Book Antiqua"/>
          <w:color w:val="000000" w:themeColor="text1"/>
          <w:sz w:val="24"/>
          <w:szCs w:val="24"/>
        </w:rPr>
        <w:t xml:space="preserve"> Li HK</w:t>
      </w:r>
      <w:r w:rsidRPr="003A7D4B">
        <w:rPr>
          <w:rFonts w:ascii="Book Antiqua" w:eastAsiaTheme="majorEastAsia" w:hAnsi="Book Antiqua"/>
          <w:color w:val="000000" w:themeColor="text1"/>
          <w:sz w:val="24"/>
          <w:szCs w:val="24"/>
        </w:rPr>
        <w:t xml:space="preserve"> acquired the data; </w:t>
      </w:r>
      <w:proofErr w:type="spellStart"/>
      <w:r w:rsidRPr="003A7D4B">
        <w:rPr>
          <w:rFonts w:ascii="Book Antiqua" w:eastAsiaTheme="majorEastAsia" w:hAnsi="Book Antiqua"/>
          <w:color w:val="000000" w:themeColor="text1"/>
          <w:sz w:val="24"/>
          <w:szCs w:val="24"/>
        </w:rPr>
        <w:t>Linghu</w:t>
      </w:r>
      <w:proofErr w:type="spellEnd"/>
      <w:r w:rsidRPr="003A7D4B">
        <w:rPr>
          <w:rFonts w:ascii="Book Antiqua" w:eastAsiaTheme="majorEastAsia" w:hAnsi="Book Antiqua"/>
          <w:color w:val="000000" w:themeColor="text1"/>
          <w:sz w:val="24"/>
          <w:szCs w:val="24"/>
        </w:rPr>
        <w:t xml:space="preserve"> EQ designed the research.</w:t>
      </w:r>
    </w:p>
    <w:p w14:paraId="65132BF6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B8A6C16" w14:textId="46562A83" w:rsidR="00540F00" w:rsidRPr="003A7D4B" w:rsidRDefault="00540F00" w:rsidP="003A7D4B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Institutional review board statement: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he study was carried out under the ethics committee approval from the</w:t>
      </w:r>
      <w:r w:rsidR="00D2403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hines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LA General Hospital (Beijing China).</w:t>
      </w:r>
    </w:p>
    <w:p w14:paraId="78615B29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9F3258F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Informed consent statement: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Informed consent was waived due to the retrospective nature of this study.</w:t>
      </w:r>
    </w:p>
    <w:p w14:paraId="0FF4CDEC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D8C8A96" w14:textId="77777777" w:rsidR="00540F00" w:rsidRPr="003A7D4B" w:rsidRDefault="00540F00" w:rsidP="003A7D4B">
      <w:pPr>
        <w:spacing w:line="360" w:lineRule="auto"/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Conflict-of-interest statement: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eastAsia="宋体" w:hAnsi="Book Antiqua" w:cs="Times New Roman"/>
          <w:bCs/>
          <w:color w:val="000000" w:themeColor="text1"/>
          <w:sz w:val="24"/>
          <w:szCs w:val="24"/>
        </w:rPr>
        <w:t>We declare that we have no financial and personal relationships with other people or organizations that can inappropriately influence our work.</w:t>
      </w:r>
    </w:p>
    <w:p w14:paraId="53AD6AA4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EE100BA" w14:textId="2103026C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Data sharing statement: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No additional data was available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6F08005E" w14:textId="77777777" w:rsidR="00C45F55" w:rsidRPr="003A7D4B" w:rsidRDefault="00C45F55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58E5AFAB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color w:val="000000" w:themeColor="text1"/>
          <w:kern w:val="0"/>
          <w:sz w:val="24"/>
          <w:szCs w:val="24"/>
        </w:rPr>
      </w:pPr>
      <w:bookmarkStart w:id="14" w:name="OLE_LINK155"/>
      <w:bookmarkStart w:id="15" w:name="OLE_LINK183"/>
      <w:bookmarkStart w:id="16" w:name="OLE_LINK441"/>
      <w:r w:rsidRPr="003A7D4B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Open-Access: </w:t>
      </w:r>
      <w:r w:rsidRPr="003A7D4B">
        <w:rPr>
          <w:rFonts w:ascii="Book Antiqua" w:hAnsi="Book Antiqua"/>
          <w:color w:val="000000" w:themeColor="text1"/>
          <w:kern w:val="0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14"/>
    <w:bookmarkEnd w:id="15"/>
    <w:bookmarkEnd w:id="16"/>
    <w:p w14:paraId="1EAADF88" w14:textId="0B80AED9" w:rsidR="00540F00" w:rsidRPr="003A7D4B" w:rsidRDefault="00540F00" w:rsidP="003A7D4B">
      <w:pPr>
        <w:spacing w:line="360" w:lineRule="auto"/>
        <w:rPr>
          <w:rFonts w:ascii="Book Antiqua" w:hAnsi="Book Antiqua" w:cs="Arial Unicode MS"/>
          <w:color w:val="000000" w:themeColor="text1"/>
          <w:sz w:val="24"/>
          <w:szCs w:val="24"/>
        </w:rPr>
      </w:pPr>
    </w:p>
    <w:p w14:paraId="1C4E285E" w14:textId="77777777" w:rsidR="00540F00" w:rsidRPr="003A7D4B" w:rsidRDefault="00540F00" w:rsidP="003A7D4B">
      <w:pPr>
        <w:spacing w:line="360" w:lineRule="auto"/>
        <w:rPr>
          <w:rFonts w:ascii="Book Antiqua" w:hAnsi="Book Antiqua" w:cs="Arial Unicode MS"/>
          <w:color w:val="000000" w:themeColor="text1"/>
          <w:sz w:val="24"/>
          <w:szCs w:val="24"/>
        </w:rPr>
      </w:pPr>
      <w:r w:rsidRPr="003A7D4B">
        <w:rPr>
          <w:rFonts w:ascii="Book Antiqua" w:hAnsi="Book Antiqua" w:cs="Arial Unicode MS"/>
          <w:b/>
          <w:color w:val="000000" w:themeColor="text1"/>
          <w:sz w:val="24"/>
          <w:szCs w:val="24"/>
        </w:rPr>
        <w:t xml:space="preserve">Manuscript source: </w:t>
      </w:r>
      <w:r w:rsidRPr="003A7D4B">
        <w:rPr>
          <w:rFonts w:ascii="Book Antiqua" w:hAnsi="Book Antiqua" w:cs="Arial Unicode MS"/>
          <w:color w:val="000000" w:themeColor="text1"/>
          <w:sz w:val="24"/>
          <w:szCs w:val="24"/>
        </w:rPr>
        <w:t>Unsolicited manuscript</w:t>
      </w:r>
    </w:p>
    <w:p w14:paraId="7D6F6E51" w14:textId="77777777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6E82744" w14:textId="72A9AE4A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Correspondence to: </w:t>
      </w:r>
      <w:bookmarkStart w:id="17" w:name="OLE_LINK68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En-</w:t>
      </w:r>
      <w:proofErr w:type="spell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Qiang</w:t>
      </w:r>
      <w:proofErr w:type="spellEnd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Linghu</w:t>
      </w:r>
      <w:proofErr w:type="spellEnd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, MD,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epartment of Gastroenterology, </w:t>
      </w:r>
      <w:r w:rsidR="00D2403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hines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LA General Hospital, No. 28,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Fuxing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oad,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Haidian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istrict, Beijing 100853, China. linghuenqiang@vip.sina.com</w:t>
      </w:r>
      <w:bookmarkEnd w:id="17"/>
    </w:p>
    <w:p w14:paraId="03372FB4" w14:textId="62C0647E" w:rsidR="00540F00" w:rsidRPr="003A7D4B" w:rsidRDefault="00540F00" w:rsidP="003A7D4B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 xml:space="preserve">Telephone: </w:t>
      </w:r>
      <w:r w:rsidRPr="003A7D4B">
        <w:rPr>
          <w:rFonts w:ascii="Book Antiqua" w:hAnsi="Book Antiqua"/>
          <w:color w:val="000000" w:themeColor="text1"/>
          <w:sz w:val="24"/>
          <w:szCs w:val="24"/>
        </w:rPr>
        <w:t>+86-135</w:t>
      </w:r>
      <w:r w:rsidR="00C45F55" w:rsidRPr="003A7D4B">
        <w:rPr>
          <w:rFonts w:ascii="Book Antiqua" w:hAnsi="Book Antiqua"/>
          <w:color w:val="000000" w:themeColor="text1"/>
          <w:sz w:val="24"/>
          <w:szCs w:val="24"/>
        </w:rPr>
        <w:t>-</w:t>
      </w:r>
      <w:r w:rsidRPr="003A7D4B">
        <w:rPr>
          <w:rFonts w:ascii="Book Antiqua" w:hAnsi="Book Antiqua"/>
          <w:color w:val="000000" w:themeColor="text1"/>
          <w:sz w:val="24"/>
          <w:szCs w:val="24"/>
        </w:rPr>
        <w:t xml:space="preserve">01233558      </w:t>
      </w: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 xml:space="preserve">   </w:t>
      </w:r>
    </w:p>
    <w:p w14:paraId="772DB141" w14:textId="77777777" w:rsidR="00540F00" w:rsidRPr="003A7D4B" w:rsidRDefault="00540F00" w:rsidP="003A7D4B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 xml:space="preserve">Fax: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+86-10-66937485</w:t>
      </w:r>
    </w:p>
    <w:p w14:paraId="2C668681" w14:textId="09DC0F51" w:rsidR="00540F00" w:rsidRPr="003A7D4B" w:rsidRDefault="00540F00" w:rsidP="003A7D4B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8" w:name="OLE_LINK260"/>
      <w:bookmarkStart w:id="19" w:name="OLE_LINK262"/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bookmarkEnd w:id="18"/>
      <w:bookmarkEnd w:id="19"/>
    </w:p>
    <w:p w14:paraId="7442CBB1" w14:textId="7CCC7E23" w:rsidR="00540F00" w:rsidRPr="003A7D4B" w:rsidRDefault="00540F00" w:rsidP="003A7D4B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20" w:name="OLE_LINK476"/>
      <w:bookmarkStart w:id="21" w:name="OLE_LINK477"/>
      <w:bookmarkStart w:id="22" w:name="OLE_LINK117"/>
      <w:bookmarkStart w:id="23" w:name="OLE_LINK528"/>
      <w:bookmarkStart w:id="24" w:name="OLE_LINK557"/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>Received:</w:t>
      </w:r>
      <w:r w:rsidR="00CE2EA8" w:rsidRPr="003A7D4B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="00C45F55" w:rsidRPr="003A7D4B">
        <w:rPr>
          <w:rFonts w:ascii="Book Antiqua" w:hAnsi="Book Antiqua"/>
          <w:color w:val="000000" w:themeColor="text1"/>
          <w:sz w:val="24"/>
          <w:szCs w:val="24"/>
        </w:rPr>
        <w:t xml:space="preserve">November 25, 2016 </w:t>
      </w:r>
    </w:p>
    <w:p w14:paraId="418D346B" w14:textId="75FB2557" w:rsidR="00540F00" w:rsidRPr="003A7D4B" w:rsidRDefault="00540F00" w:rsidP="003A7D4B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>Peer-review started:</w:t>
      </w:r>
      <w:r w:rsidR="00C45F55" w:rsidRPr="003A7D4B">
        <w:rPr>
          <w:rFonts w:ascii="Book Antiqua" w:hAnsi="Book Antiqua"/>
          <w:color w:val="000000" w:themeColor="text1"/>
          <w:sz w:val="24"/>
          <w:szCs w:val="24"/>
        </w:rPr>
        <w:t xml:space="preserve"> November 25, 2016 </w:t>
      </w:r>
    </w:p>
    <w:p w14:paraId="6120D518" w14:textId="335D3CA3" w:rsidR="00540F00" w:rsidRPr="003A7D4B" w:rsidRDefault="00540F00" w:rsidP="003A7D4B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>First decision:</w:t>
      </w:r>
      <w:r w:rsidR="00CE2EA8" w:rsidRPr="003A7D4B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45F55" w:rsidRPr="003A7D4B">
        <w:rPr>
          <w:rFonts w:ascii="Book Antiqua" w:hAnsi="Book Antiqua"/>
          <w:color w:val="000000" w:themeColor="text1"/>
          <w:sz w:val="24"/>
          <w:szCs w:val="24"/>
        </w:rPr>
        <w:t>January 10, 2017</w:t>
      </w:r>
    </w:p>
    <w:p w14:paraId="439BECF5" w14:textId="0A2E0B45" w:rsidR="00540F00" w:rsidRPr="003A7D4B" w:rsidRDefault="00540F00" w:rsidP="003A7D4B">
      <w:pPr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>Revised:</w:t>
      </w:r>
      <w:r w:rsidR="00C45F55" w:rsidRPr="003A7D4B">
        <w:rPr>
          <w:rFonts w:ascii="Book Antiqua" w:hAnsi="Book Antiqua"/>
          <w:color w:val="000000" w:themeColor="text1"/>
          <w:sz w:val="24"/>
          <w:szCs w:val="24"/>
        </w:rPr>
        <w:t xml:space="preserve"> January 22, 2017</w:t>
      </w:r>
    </w:p>
    <w:p w14:paraId="4FDE5AC7" w14:textId="1885B0E9" w:rsidR="00540F00" w:rsidRPr="006259BD" w:rsidRDefault="00540F00" w:rsidP="006259BD">
      <w:pPr>
        <w:rPr>
          <w:rFonts w:ascii="Book Antiqua" w:hAnsi="Book Antiqua"/>
          <w:iCs/>
          <w:sz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 xml:space="preserve">Accepted: </w:t>
      </w:r>
      <w:r w:rsidR="006259BD">
        <w:rPr>
          <w:rStyle w:val="Emphasis"/>
        </w:rPr>
        <w:t>February</w:t>
      </w:r>
      <w:r w:rsidR="006259BD">
        <w:rPr>
          <w:rStyle w:val="Emphasis"/>
          <w:rFonts w:ascii="宋体" w:hAnsi="宋体" w:cs="宋体" w:hint="eastAsia"/>
        </w:rPr>
        <w:t xml:space="preserve"> 7</w:t>
      </w:r>
      <w:r w:rsidR="006259BD">
        <w:rPr>
          <w:rStyle w:val="Emphasis"/>
          <w:rFonts w:cs="宋体"/>
        </w:rPr>
        <w:t>,</w:t>
      </w:r>
      <w:r w:rsidR="006259BD">
        <w:rPr>
          <w:rStyle w:val="Emphasis"/>
        </w:rPr>
        <w:t xml:space="preserve"> 2017</w:t>
      </w:r>
    </w:p>
    <w:p w14:paraId="204D7417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>Article in press:</w:t>
      </w:r>
    </w:p>
    <w:p w14:paraId="566B4A21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>Published online:</w:t>
      </w:r>
    </w:p>
    <w:bookmarkEnd w:id="3"/>
    <w:bookmarkEnd w:id="4"/>
    <w:bookmarkEnd w:id="20"/>
    <w:bookmarkEnd w:id="21"/>
    <w:bookmarkEnd w:id="22"/>
    <w:bookmarkEnd w:id="23"/>
    <w:bookmarkEnd w:id="24"/>
    <w:p w14:paraId="0014C257" w14:textId="77777777" w:rsidR="002A47FB" w:rsidRPr="003A7D4B" w:rsidRDefault="002A47FB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58F7B6B5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bookmarkEnd w:id="5"/>
    <w:bookmarkEnd w:id="6"/>
    <w:p w14:paraId="1854570D" w14:textId="77777777" w:rsidR="004D2481" w:rsidRDefault="004D2481">
      <w:pPr>
        <w:widowControl/>
        <w:jc w:val="left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>
        <w:rPr>
          <w:rFonts w:ascii="Book Antiqua" w:hAnsi="Book Antiqua"/>
          <w:b/>
          <w:bCs/>
          <w:color w:val="000000" w:themeColor="text1"/>
          <w:sz w:val="24"/>
          <w:szCs w:val="24"/>
        </w:rPr>
        <w:br w:type="page"/>
      </w:r>
    </w:p>
    <w:p w14:paraId="37702985" w14:textId="5290CEA4" w:rsidR="00B5454C" w:rsidRPr="003A7D4B" w:rsidRDefault="00B5454C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Abstract</w:t>
      </w:r>
    </w:p>
    <w:p w14:paraId="11CAFBFA" w14:textId="77777777" w:rsidR="00C45F55" w:rsidRPr="003A7D4B" w:rsidRDefault="00C45F55" w:rsidP="003A7D4B">
      <w:pPr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AIM</w:t>
      </w:r>
    </w:p>
    <w:p w14:paraId="64F5A9B5" w14:textId="33316510" w:rsidR="00B5454C" w:rsidRPr="003A7D4B" w:rsidRDefault="00B5454C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proofErr w:type="gram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o assess the</w:t>
      </w:r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fficacy and safety of </w:t>
      </w:r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ibrin sealant for closure of mucosal penetration at the </w:t>
      </w:r>
      <w:proofErr w:type="spellStart"/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>cardia</w:t>
      </w:r>
      <w:proofErr w:type="spellEnd"/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uring </w:t>
      </w:r>
      <w:proofErr w:type="spellStart"/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>peroral</w:t>
      </w:r>
      <w:proofErr w:type="spellEnd"/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POEM).</w:t>
      </w:r>
      <w:proofErr w:type="gramEnd"/>
    </w:p>
    <w:p w14:paraId="3F7C7CCA" w14:textId="77777777" w:rsidR="00493825" w:rsidRPr="003A7D4B" w:rsidRDefault="00493825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6AFDEAD" w14:textId="77777777" w:rsidR="00C45F55" w:rsidRPr="003A7D4B" w:rsidRDefault="00C45F55" w:rsidP="003A7D4B">
      <w:pPr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METHODS</w:t>
      </w:r>
    </w:p>
    <w:p w14:paraId="25CC2AC6" w14:textId="63FE78AC" w:rsidR="000B1558" w:rsidRPr="003A7D4B" w:rsidRDefault="00593B3A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wenty-four patients who underwent POEM and</w:t>
      </w:r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xperienced mucosal injury </w:t>
      </w:r>
      <w:r w:rsidR="00F65AE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the cardia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during the procedure were </w:t>
      </w:r>
      <w:r w:rsidR="00A14AC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trospectively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dentified. </w:t>
      </w:r>
      <w:r w:rsidR="00A14AC8" w:rsidRPr="003A7D4B">
        <w:rPr>
          <w:rFonts w:ascii="Book Antiqua" w:hAnsi="Book Antiqua"/>
          <w:bCs/>
          <w:color w:val="000000" w:themeColor="text1"/>
          <w:sz w:val="24"/>
          <w:szCs w:val="24"/>
        </w:rPr>
        <w:t>Of the 24 patient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B859E3" w:rsidRPr="003A7D4B">
        <w:rPr>
          <w:rFonts w:ascii="Book Antiqua" w:hAnsi="Book Antiqua"/>
          <w:bCs/>
          <w:color w:val="000000" w:themeColor="text1"/>
          <w:sz w:val="24"/>
          <w:szCs w:val="24"/>
        </w:rPr>
        <w:t>21 had mucosal penetration and 3 had</w:t>
      </w:r>
      <w:r w:rsidR="00A14AC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nly</w:t>
      </w:r>
      <w:r w:rsidR="00B859E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light mucosal d</w:t>
      </w:r>
      <w:r w:rsidR="00F65AE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mage without penetration. </w:t>
      </w:r>
      <w:r w:rsidR="00A14AC8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F65AE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 21 patients </w:t>
      </w:r>
      <w:r w:rsidR="00A14AC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ith mucosal penetration </w:t>
      </w:r>
      <w:r w:rsidR="00F65AE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ceived fibrin sealant for closure </w:t>
      </w:r>
      <w:r w:rsidR="00A14AC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t the site of </w:t>
      </w:r>
      <w:r w:rsidR="00F65AE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enetration. </w:t>
      </w:r>
      <w:r w:rsidR="00FB15A3" w:rsidRPr="003A7D4B">
        <w:rPr>
          <w:rFonts w:ascii="Book Antiqua" w:hAnsi="Book Antiqua"/>
          <w:bCs/>
          <w:color w:val="000000" w:themeColor="text1"/>
          <w:sz w:val="24"/>
          <w:szCs w:val="24"/>
        </w:rPr>
        <w:t>P</w:t>
      </w:r>
      <w:r w:rsidR="009021AA" w:rsidRPr="003A7D4B">
        <w:rPr>
          <w:rFonts w:ascii="Book Antiqua" w:hAnsi="Book Antiqua"/>
          <w:bCs/>
          <w:color w:val="000000" w:themeColor="text1"/>
          <w:sz w:val="24"/>
          <w:szCs w:val="24"/>
        </w:rPr>
        <w:t>enetration-related characteristics,</w:t>
      </w:r>
      <w:r w:rsidR="00FB15A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reatment</w:t>
      </w:r>
      <w:r w:rsidR="00A14AC8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FB15A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recovery were reviewed for all </w:t>
      </w:r>
      <w:r w:rsidR="00BE19F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21 </w:t>
      </w:r>
      <w:r w:rsidR="00FB15A3" w:rsidRPr="003A7D4B">
        <w:rPr>
          <w:rFonts w:ascii="Book Antiqua" w:hAnsi="Book Antiqua"/>
          <w:bCs/>
          <w:color w:val="000000" w:themeColor="text1"/>
          <w:sz w:val="24"/>
          <w:szCs w:val="24"/>
        </w:rPr>
        <w:t>patients to assess the efficacy and safety of fibrin sealant for closure</w:t>
      </w:r>
      <w:r w:rsidR="00BE19F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</w:t>
      </w:r>
      <w:r w:rsidR="00FB15A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cosal penetration at the cardia. </w:t>
      </w:r>
      <w:r w:rsidR="00AA4CBE" w:rsidRPr="003A7D4B">
        <w:rPr>
          <w:rFonts w:ascii="Book Antiqua" w:hAnsi="Book Antiqua"/>
          <w:bCs/>
          <w:color w:val="000000" w:themeColor="text1"/>
          <w:sz w:val="24"/>
          <w:szCs w:val="24"/>
        </w:rPr>
        <w:t>C</w:t>
      </w:r>
      <w:r w:rsidR="00FB15A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linical data, including </w:t>
      </w:r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>general characteris</w:t>
      </w:r>
      <w:r w:rsidR="00373631" w:rsidRPr="003A7D4B">
        <w:rPr>
          <w:rFonts w:ascii="Book Antiqua" w:hAnsi="Book Antiqua"/>
          <w:bCs/>
          <w:color w:val="000000" w:themeColor="text1"/>
          <w:sz w:val="24"/>
          <w:szCs w:val="24"/>
        </w:rPr>
        <w:t>tics, procedure-related parameter</w:t>
      </w:r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, </w:t>
      </w:r>
      <w:proofErr w:type="spellStart"/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>Eckardt</w:t>
      </w:r>
      <w:proofErr w:type="spellEnd"/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cores, lower esophageal sphincter pressures </w:t>
      </w:r>
      <w:r w:rsidR="00AA4CBE" w:rsidRPr="003A7D4B">
        <w:rPr>
          <w:rFonts w:ascii="Book Antiqua" w:hAnsi="Book Antiqua"/>
          <w:bCs/>
          <w:color w:val="000000" w:themeColor="text1"/>
          <w:sz w:val="24"/>
          <w:szCs w:val="24"/>
        </w:rPr>
        <w:t>(</w:t>
      </w:r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>LESP</w:t>
      </w:r>
      <w:r w:rsidR="00AA4CBE" w:rsidRPr="003A7D4B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>, and esophagogastroduodenoscopy (EGD)</w:t>
      </w:r>
      <w:r w:rsidR="00AA4CB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sults</w:t>
      </w:r>
      <w:r w:rsidR="00E16E64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49382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ere </w:t>
      </w:r>
      <w:r w:rsidR="00FB15A3" w:rsidRPr="003A7D4B">
        <w:rPr>
          <w:rFonts w:ascii="Book Antiqua" w:hAnsi="Book Antiqua"/>
          <w:bCs/>
          <w:color w:val="000000" w:themeColor="text1"/>
          <w:sz w:val="24"/>
          <w:szCs w:val="24"/>
        </w:rPr>
        <w:t>analyzed to determine the</w:t>
      </w:r>
      <w:r w:rsidR="00E16E64" w:rsidRPr="003A7D4B">
        <w:rPr>
          <w:rFonts w:ascii="Book Antiqua" w:hAnsi="Book Antiqua"/>
          <w:bCs/>
          <w:color w:val="000000" w:themeColor="text1"/>
          <w:sz w:val="24"/>
          <w:szCs w:val="24"/>
        </w:rPr>
        <w:t>ir</w:t>
      </w:r>
      <w:r w:rsidR="00FB15A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nfluence o</w:t>
      </w:r>
      <w:r w:rsidR="00E16E64" w:rsidRPr="003A7D4B">
        <w:rPr>
          <w:rFonts w:ascii="Book Antiqua" w:hAnsi="Book Antiqua"/>
          <w:bCs/>
          <w:color w:val="000000" w:themeColor="text1"/>
          <w:sz w:val="24"/>
          <w:szCs w:val="24"/>
        </w:rPr>
        <w:t>n</w:t>
      </w:r>
      <w:r w:rsidR="00965CC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reatment success after</w:t>
      </w:r>
      <w:r w:rsidR="00FB15A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cosal penetration </w:t>
      </w:r>
      <w:r w:rsidR="00965CC0" w:rsidRPr="003A7D4B">
        <w:rPr>
          <w:rFonts w:ascii="Book Antiqua" w:hAnsi="Book Antiqua"/>
          <w:bCs/>
          <w:color w:val="000000" w:themeColor="text1"/>
          <w:sz w:val="24"/>
          <w:szCs w:val="24"/>
        </w:rPr>
        <w:t>during</w:t>
      </w:r>
      <w:r w:rsidR="002D1C1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OEM.</w:t>
      </w:r>
    </w:p>
    <w:p w14:paraId="346858EB" w14:textId="77777777" w:rsidR="00C45F55" w:rsidRPr="003A7D4B" w:rsidRDefault="00C45F55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741A50D" w14:textId="77777777" w:rsidR="00C45F55" w:rsidRPr="003A7D4B" w:rsidRDefault="00C45F55" w:rsidP="003A7D4B">
      <w:pPr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RESULTS</w:t>
      </w:r>
    </w:p>
    <w:p w14:paraId="2491BC28" w14:textId="47F4865D" w:rsidR="00AB4E7F" w:rsidRPr="003A7D4B" w:rsidRDefault="00373631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ll 21 patients had a solitary mucosal penetration in the cardia (12 in 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>esophag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>eal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gion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cardia, 9 in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tomach 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gion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cardia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1 in both 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>esophag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>eal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stomach </w:t>
      </w:r>
      <w:r w:rsidR="004B355E" w:rsidRPr="003A7D4B">
        <w:rPr>
          <w:rFonts w:ascii="Book Antiqua" w:hAnsi="Book Antiqua"/>
          <w:bCs/>
          <w:color w:val="000000" w:themeColor="text1"/>
          <w:sz w:val="24"/>
          <w:szCs w:val="24"/>
        </w:rPr>
        <w:t>region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). </w:t>
      </w:r>
      <w:r w:rsidR="00585887" w:rsidRPr="003A7D4B">
        <w:rPr>
          <w:rFonts w:ascii="Book Antiqua" w:hAnsi="Book Antiqua"/>
          <w:bCs/>
          <w:color w:val="000000" w:themeColor="text1"/>
          <w:sz w:val="24"/>
          <w:szCs w:val="24"/>
        </w:rPr>
        <w:t>Twelve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had a hole-like penetration and 9 had a linear penetration. For th</w:t>
      </w:r>
      <w:r w:rsidR="00585887" w:rsidRPr="003A7D4B">
        <w:rPr>
          <w:rFonts w:ascii="Book Antiqua" w:hAnsi="Book Antiqua"/>
          <w:bCs/>
          <w:color w:val="000000" w:themeColor="text1"/>
          <w:sz w:val="24"/>
          <w:szCs w:val="24"/>
        </w:rPr>
        <w:t>ose with a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hole-like penetration, the mean size </w:t>
      </w:r>
      <w:r w:rsidR="00585887" w:rsidRPr="003A7D4B">
        <w:rPr>
          <w:rFonts w:ascii="Book Antiqua" w:hAnsi="Book Antiqua"/>
          <w:bCs/>
          <w:color w:val="000000" w:themeColor="text1"/>
          <w:sz w:val="24"/>
          <w:szCs w:val="24"/>
        </w:rPr>
        <w:t>wa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>s 0.14 cm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  <w:vertAlign w:val="superscript"/>
        </w:rPr>
        <w:t>2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0.02-0.32 cm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  <w:vertAlign w:val="superscript"/>
        </w:rPr>
        <w:t>2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="00585887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85887" w:rsidRPr="003A7D4B">
        <w:rPr>
          <w:rFonts w:ascii="Book Antiqua" w:hAnsi="Book Antiqua"/>
          <w:bCs/>
          <w:color w:val="000000" w:themeColor="text1"/>
          <w:sz w:val="24"/>
          <w:szCs w:val="24"/>
        </w:rPr>
        <w:t>F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>or</w:t>
      </w:r>
      <w:r w:rsidR="0058588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ose with a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linear penetration, the median size </w:t>
      </w:r>
      <w:r w:rsidR="00585887" w:rsidRPr="003A7D4B">
        <w:rPr>
          <w:rFonts w:ascii="Book Antiqua" w:hAnsi="Book Antiqua"/>
          <w:bCs/>
          <w:color w:val="000000" w:themeColor="text1"/>
          <w:sz w:val="24"/>
          <w:szCs w:val="24"/>
        </w:rPr>
        <w:t>wa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>s 0.37</w:t>
      </w:r>
      <w:r w:rsidR="002D1C1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E7EBE" w:rsidRPr="003A7D4B">
        <w:rPr>
          <w:rFonts w:ascii="Book Antiqua" w:hAnsi="Book Antiqua"/>
          <w:bCs/>
          <w:color w:val="000000" w:themeColor="text1"/>
          <w:sz w:val="24"/>
          <w:szCs w:val="24"/>
        </w:rPr>
        <w:t>cm</w:t>
      </w:r>
      <w:r w:rsidR="00973AE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0.10-1.00</w:t>
      </w:r>
      <w:r w:rsidR="002D1C1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m</w:t>
      </w:r>
      <w:r w:rsidR="00973AE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). </w:t>
      </w:r>
      <w:r w:rsidR="003366C7" w:rsidRPr="003A7D4B">
        <w:rPr>
          <w:rFonts w:ascii="Book Antiqua" w:hAnsi="Book Antiqua"/>
          <w:bCs/>
          <w:color w:val="000000" w:themeColor="text1"/>
          <w:sz w:val="24"/>
          <w:szCs w:val="24"/>
        </w:rPr>
        <w:t>C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losure of </w:t>
      </w:r>
      <w:r w:rsidR="009E316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mucosal penetration using fibrin sealant was performed succes</w:t>
      </w:r>
      <w:r w:rsidR="002175A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fully </w:t>
      </w:r>
      <w:r w:rsidR="009E316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 </w:t>
      </w:r>
      <w:r w:rsidR="002175AD" w:rsidRPr="003A7D4B">
        <w:rPr>
          <w:rFonts w:ascii="Book Antiqua" w:hAnsi="Book Antiqua"/>
          <w:bCs/>
          <w:color w:val="000000" w:themeColor="text1"/>
          <w:sz w:val="24"/>
          <w:szCs w:val="24"/>
        </w:rPr>
        <w:t>all 21 patients</w:t>
      </w:r>
      <w:r w:rsidR="009E316B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2175A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3452A7" w:rsidRPr="003A7D4B">
        <w:rPr>
          <w:rFonts w:ascii="Book Antiqua" w:hAnsi="Book Antiqua"/>
          <w:bCs/>
          <w:color w:val="000000" w:themeColor="text1"/>
          <w:sz w:val="24"/>
          <w:szCs w:val="24"/>
        </w:rPr>
        <w:t>(</w:t>
      </w:r>
      <w:r w:rsidR="009E316B" w:rsidRPr="003A7D4B">
        <w:rPr>
          <w:rFonts w:ascii="Book Antiqua" w:hAnsi="Book Antiqua"/>
          <w:bCs/>
          <w:color w:val="000000" w:themeColor="text1"/>
          <w:sz w:val="24"/>
          <w:szCs w:val="24"/>
        </w:rPr>
        <w:t>Two</w:t>
      </w:r>
      <w:r w:rsidR="003366C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9E316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s required </w:t>
      </w:r>
      <w:r w:rsidR="007A4E6A" w:rsidRPr="003A7D4B">
        <w:rPr>
          <w:rFonts w:ascii="Book Antiqua" w:hAnsi="Book Antiqua"/>
          <w:bCs/>
          <w:color w:val="000000" w:themeColor="text1"/>
          <w:sz w:val="24"/>
          <w:szCs w:val="24"/>
        </w:rPr>
        <w:t>5</w:t>
      </w:r>
      <w:r w:rsidR="003366C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l fibr</w:t>
      </w:r>
      <w:r w:rsidR="003452A7" w:rsidRPr="003A7D4B">
        <w:rPr>
          <w:rFonts w:ascii="Book Antiqua" w:hAnsi="Book Antiqua"/>
          <w:bCs/>
          <w:color w:val="000000" w:themeColor="text1"/>
          <w:sz w:val="24"/>
          <w:szCs w:val="24"/>
        </w:rPr>
        <w:t>in sealant, and the remaining 19</w:t>
      </w:r>
      <w:r w:rsidR="003366C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6F493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s </w:t>
      </w:r>
      <w:r w:rsidR="009E316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quired </w:t>
      </w:r>
      <w:r w:rsidR="007A4E6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2.5 </w:t>
      </w:r>
      <w:r w:rsidR="003366C7" w:rsidRPr="003A7D4B">
        <w:rPr>
          <w:rFonts w:ascii="Book Antiqua" w:hAnsi="Book Antiqua"/>
          <w:bCs/>
          <w:color w:val="000000" w:themeColor="text1"/>
          <w:sz w:val="24"/>
          <w:szCs w:val="24"/>
        </w:rPr>
        <w:t>m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L</w:t>
      </w:r>
      <w:r w:rsidR="003366C7" w:rsidRPr="003A7D4B">
        <w:rPr>
          <w:rFonts w:ascii="Book Antiqua" w:hAnsi="Book Antiqua"/>
          <w:bCs/>
          <w:color w:val="000000" w:themeColor="text1"/>
          <w:sz w:val="24"/>
          <w:szCs w:val="24"/>
        </w:rPr>
        <w:t>).</w:t>
      </w:r>
      <w:r w:rsidR="00DD088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wo patients </w:t>
      </w:r>
      <w:r w:rsidR="008C53A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d a </w:t>
      </w:r>
      <w:r w:rsidR="00DD0880" w:rsidRPr="003A7D4B">
        <w:rPr>
          <w:rFonts w:ascii="Book Antiqua" w:hAnsi="Book Antiqua"/>
          <w:bCs/>
          <w:color w:val="000000" w:themeColor="text1"/>
          <w:sz w:val="24"/>
          <w:szCs w:val="24"/>
        </w:rPr>
        <w:t>nasogastric tube</w:t>
      </w:r>
      <w:r w:rsidR="008C53A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laced</w:t>
      </w:r>
      <w:r w:rsidR="00DD088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for five days after POEM</w:t>
      </w:r>
      <w:r w:rsidR="007F6F03" w:rsidRPr="003A7D4B">
        <w:rPr>
          <w:rFonts w:ascii="Book Antiqua" w:hAnsi="Book Antiqua"/>
          <w:bCs/>
          <w:color w:val="000000" w:themeColor="text1"/>
          <w:sz w:val="24"/>
          <w:szCs w:val="24"/>
        </w:rPr>
        <w:t>;</w:t>
      </w:r>
      <w:r w:rsidR="00DD088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 remaining 19 patients were kept fasting for 3 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="002F267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All 21 </w:t>
      </w:r>
      <w:r w:rsidR="00E97C8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s </w:t>
      </w:r>
      <w:r w:rsidR="002F2676" w:rsidRPr="003A7D4B">
        <w:rPr>
          <w:rFonts w:ascii="Book Antiqua" w:hAnsi="Book Antiqua"/>
          <w:bCs/>
          <w:color w:val="000000" w:themeColor="text1"/>
          <w:sz w:val="24"/>
          <w:szCs w:val="24"/>
        </w:rPr>
        <w:t>were discharged after a median</w:t>
      </w:r>
      <w:r w:rsidR="00E97C8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</w:t>
      </w:r>
      <w:r w:rsidR="002F267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5 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="002F267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="007F072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: </w:t>
      </w:r>
      <w:r w:rsidR="002F267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5-7 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="002F2676" w:rsidRPr="003A7D4B">
        <w:rPr>
          <w:rFonts w:ascii="Book Antiqua" w:hAnsi="Book Antiqua"/>
          <w:bCs/>
          <w:color w:val="000000" w:themeColor="text1"/>
          <w:sz w:val="24"/>
          <w:szCs w:val="24"/>
        </w:rPr>
        <w:t>) postoperative</w:t>
      </w:r>
      <w:r w:rsidR="007315D0" w:rsidRPr="003A7D4B">
        <w:rPr>
          <w:rFonts w:ascii="Book Antiqua" w:hAnsi="Book Antiqua"/>
          <w:bCs/>
          <w:color w:val="000000" w:themeColor="text1"/>
          <w:sz w:val="24"/>
          <w:szCs w:val="24"/>
        </w:rPr>
        <w:t>ly</w:t>
      </w:r>
      <w:r w:rsidR="005C22A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5C22A2" w:rsidRPr="003A7D4B">
        <w:rPr>
          <w:rFonts w:ascii="Book Antiqua" w:hAnsi="Book Antiqua"/>
          <w:bCs/>
          <w:color w:val="000000" w:themeColor="text1"/>
          <w:sz w:val="24"/>
          <w:szCs w:val="24"/>
        </w:rPr>
        <w:lastRenderedPageBreak/>
        <w:t xml:space="preserve">During a median 42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="005C22A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="007315D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: </w:t>
      </w:r>
      <w:r w:rsidR="005C22A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9-62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="005C22A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) follow-up, all 21 </w:t>
      </w:r>
      <w:r w:rsidR="000D05B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s with a </w:t>
      </w:r>
      <w:r w:rsidR="005C22A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ucosal penetration </w:t>
      </w:r>
      <w:r w:rsidR="00BE19F0" w:rsidRPr="003A7D4B">
        <w:rPr>
          <w:rFonts w:ascii="Book Antiqua" w:hAnsi="Book Antiqua"/>
          <w:bCs/>
          <w:color w:val="000000" w:themeColor="text1"/>
          <w:sz w:val="24"/>
          <w:szCs w:val="24"/>
        </w:rPr>
        <w:t>successfully healed without</w:t>
      </w:r>
      <w:r w:rsidR="007C09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bookmarkStart w:id="25" w:name="OLE_LINK27"/>
      <w:bookmarkStart w:id="26" w:name="OLE_LINK29"/>
      <w:r w:rsidR="000D05B8" w:rsidRPr="003A7D4B">
        <w:rPr>
          <w:rFonts w:ascii="Book Antiqua" w:hAnsi="Book Antiqua"/>
          <w:bCs/>
          <w:color w:val="000000" w:themeColor="text1"/>
          <w:sz w:val="24"/>
          <w:szCs w:val="24"/>
        </w:rPr>
        <w:t>the occurrence of</w:t>
      </w:r>
      <w:r w:rsidR="007C09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1E14E9" w:rsidRPr="003A7D4B">
        <w:rPr>
          <w:rFonts w:ascii="Book Antiqua" w:hAnsi="Book Antiqua"/>
          <w:bCs/>
          <w:color w:val="000000" w:themeColor="text1"/>
          <w:sz w:val="24"/>
          <w:szCs w:val="24"/>
        </w:rPr>
        <w:t>infection</w:t>
      </w:r>
      <w:r w:rsidR="007C09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1E14E9" w:rsidRPr="003A7D4B">
        <w:rPr>
          <w:rFonts w:ascii="Book Antiqua" w:hAnsi="Book Antiqua"/>
          <w:bCs/>
          <w:color w:val="000000" w:themeColor="text1"/>
          <w:sz w:val="24"/>
          <w:szCs w:val="24"/>
        </w:rPr>
        <w:t>ulcer</w:t>
      </w:r>
      <w:r w:rsidR="000D05B8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1E14E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C22A2" w:rsidRPr="003A7D4B">
        <w:rPr>
          <w:rFonts w:ascii="Book Antiqua" w:hAnsi="Book Antiqua"/>
          <w:bCs/>
          <w:color w:val="000000" w:themeColor="text1"/>
          <w:sz w:val="24"/>
          <w:szCs w:val="24"/>
        </w:rPr>
        <w:t>or esophagitis</w:t>
      </w:r>
      <w:r w:rsidR="007004B6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bookmarkEnd w:id="25"/>
      <w:bookmarkEnd w:id="26"/>
      <w:r w:rsidR="007004B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90949" w:rsidRPr="003A7D4B">
        <w:rPr>
          <w:rFonts w:ascii="Book Antiqua" w:hAnsi="Book Antiqua"/>
          <w:bCs/>
          <w:color w:val="000000" w:themeColor="text1"/>
          <w:sz w:val="24"/>
          <w:szCs w:val="24"/>
        </w:rPr>
        <w:t>Furthermore, the me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di</w:t>
      </w:r>
      <w:r w:rsidR="0029094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n </w:t>
      </w:r>
      <w:r w:rsidR="000D05B8" w:rsidRPr="003A7D4B">
        <w:rPr>
          <w:rFonts w:ascii="Book Antiqua" w:hAnsi="Book Antiqua"/>
          <w:bCs/>
          <w:color w:val="000000" w:themeColor="text1"/>
          <w:sz w:val="24"/>
          <w:szCs w:val="24"/>
        </w:rPr>
        <w:t>l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ower esophageal sphincter (LES) pressure decreased from 31.9 mmHg (</w:t>
      </w:r>
      <w:r w:rsidR="000D05B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: 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21.9-67.1 mmHg) preoperatively to 20.3 mmHg (</w:t>
      </w:r>
      <w:r w:rsidR="000D05B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: 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6.0-41.0 mmHg) postoperatively</w:t>
      </w:r>
      <w:r w:rsidR="00BE19F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="00BE19F0" w:rsidRPr="003A7D4B">
        <w:rPr>
          <w:rFonts w:ascii="Book Antiqua" w:hAnsi="Book Antiqua"/>
          <w:bCs/>
          <w:i/>
          <w:color w:val="000000" w:themeColor="text1"/>
          <w:sz w:val="24"/>
          <w:szCs w:val="24"/>
        </w:rPr>
        <w:t>P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0D05B8" w:rsidRPr="003A7D4B">
        <w:rPr>
          <w:rFonts w:ascii="Book Antiqua" w:hAnsi="Book Antiqua"/>
          <w:bCs/>
          <w:color w:val="000000" w:themeColor="text1"/>
          <w:sz w:val="24"/>
          <w:szCs w:val="24"/>
        </w:rPr>
        <w:t>&lt;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BE19F0" w:rsidRPr="003A7D4B">
        <w:rPr>
          <w:rFonts w:ascii="Book Antiqua" w:hAnsi="Book Antiqua"/>
          <w:bCs/>
          <w:color w:val="000000" w:themeColor="text1"/>
          <w:sz w:val="24"/>
          <w:szCs w:val="24"/>
        </w:rPr>
        <w:t>0.05)</w:t>
      </w:r>
      <w:r w:rsidR="00131DA3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131DA3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 median preoperative and postoperative </w:t>
      </w:r>
      <w:proofErr w:type="spellStart"/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Eckardt</w:t>
      </w:r>
      <w:proofErr w:type="spellEnd"/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core</w:t>
      </w:r>
      <w:r w:rsidR="0002314A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ere 5.0 (</w:t>
      </w:r>
      <w:r w:rsidR="0010727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; 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4-10) and 1.0 (</w:t>
      </w:r>
      <w:r w:rsidR="0010727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: 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0-4)</w:t>
      </w:r>
      <w:r w:rsidR="0002314A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spectively</w:t>
      </w:r>
      <w:r w:rsidR="00BE19F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="00C45F55" w:rsidRPr="003A7D4B">
        <w:rPr>
          <w:rFonts w:ascii="Book Antiqua" w:hAnsi="Book Antiqua"/>
          <w:bCs/>
          <w:i/>
          <w:color w:val="000000" w:themeColor="text1"/>
          <w:sz w:val="24"/>
          <w:szCs w:val="24"/>
        </w:rPr>
        <w:t>P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02314A" w:rsidRPr="003A7D4B">
        <w:rPr>
          <w:rFonts w:ascii="Book Antiqua" w:hAnsi="Book Antiqua"/>
          <w:bCs/>
          <w:color w:val="000000" w:themeColor="text1"/>
          <w:sz w:val="24"/>
          <w:szCs w:val="24"/>
        </w:rPr>
        <w:t>&lt;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BE19F0" w:rsidRPr="003A7D4B">
        <w:rPr>
          <w:rFonts w:ascii="Book Antiqua" w:hAnsi="Book Antiqua"/>
          <w:bCs/>
          <w:color w:val="000000" w:themeColor="text1"/>
          <w:sz w:val="24"/>
          <w:szCs w:val="24"/>
        </w:rPr>
        <w:t>0.05)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5E48E7" w:rsidRPr="003A7D4B">
        <w:rPr>
          <w:rFonts w:ascii="Book Antiqua" w:hAnsi="Book Antiqua"/>
          <w:bCs/>
          <w:color w:val="000000" w:themeColor="text1"/>
          <w:sz w:val="24"/>
          <w:szCs w:val="24"/>
        </w:rPr>
        <w:t>Of the 21 patients with mucosal penetration, s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ymptom remission, which is defined as </w:t>
      </w:r>
      <w:r w:rsidR="001956D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 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ostoperative </w:t>
      </w:r>
      <w:proofErr w:type="spellStart"/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Eckardt</w:t>
      </w:r>
      <w:proofErr w:type="spellEnd"/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core </w:t>
      </w:r>
      <w:r w:rsidR="001956DD" w:rsidRPr="003A7D4B">
        <w:rPr>
          <w:rFonts w:ascii="Book Antiqua" w:hAnsi="Book Antiqua"/>
          <w:bCs/>
          <w:color w:val="000000" w:themeColor="text1"/>
          <w:sz w:val="24"/>
          <w:szCs w:val="24"/>
        </w:rPr>
        <w:t>≤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3</w:t>
      </w:r>
      <w:r w:rsidR="006C17C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BC4A22" w:rsidRPr="003A7D4B">
        <w:rPr>
          <w:rFonts w:ascii="Book Antiqua" w:hAnsi="Book Antiqua"/>
          <w:bCs/>
          <w:color w:val="000000" w:themeColor="text1"/>
          <w:sz w:val="24"/>
          <w:szCs w:val="24"/>
        </w:rPr>
        <w:t>was achieved in 20 patients (95.2%)</w:t>
      </w:r>
      <w:r w:rsidR="004D2481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 </w:t>
      </w:r>
      <w:r w:rsidR="005E48E7" w:rsidRPr="003A7D4B">
        <w:rPr>
          <w:rFonts w:ascii="Book Antiqua" w:hAnsi="Book Antiqua"/>
          <w:bCs/>
          <w:color w:val="000000" w:themeColor="text1"/>
          <w:sz w:val="24"/>
          <w:szCs w:val="24"/>
        </w:rPr>
        <w:t>indicating that mucosal penetration did not influence the</w:t>
      </w:r>
      <w:r w:rsidR="00D446D2" w:rsidRPr="003A7D4B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446D2" w:rsidRPr="003A7D4B">
        <w:rPr>
          <w:rFonts w:ascii="Book Antiqua" w:hAnsi="Book Antiqua"/>
          <w:bCs/>
          <w:color w:val="000000" w:themeColor="text1"/>
          <w:sz w:val="24"/>
          <w:szCs w:val="24"/>
        </w:rPr>
        <w:t>success of POEM</w:t>
      </w:r>
      <w:r w:rsidR="00E36C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reatment</w:t>
      </w:r>
      <w:r w:rsidR="00D446D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f closed successfully using fibrin sealant.</w:t>
      </w:r>
    </w:p>
    <w:p w14:paraId="05EC164A" w14:textId="77777777" w:rsidR="00DA63A2" w:rsidRPr="003A7D4B" w:rsidRDefault="00DA63A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6622420" w14:textId="5EA6920A" w:rsidR="00C45F55" w:rsidRPr="003A7D4B" w:rsidRDefault="00C45F55" w:rsidP="003A7D4B">
      <w:pPr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CONCLUSION</w:t>
      </w:r>
    </w:p>
    <w:p w14:paraId="4D1FBA7F" w14:textId="4E109B7E" w:rsidR="00BD022A" w:rsidRPr="003A7D4B" w:rsidRDefault="005619AB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Fibrin sealant is safe and effective</w:t>
      </w:r>
      <w:r w:rsidR="0081137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for closure of mucosal penetration during POEM</w:t>
      </w:r>
      <w:r w:rsidR="004624D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CA4707" w:rsidRPr="003A7D4B">
        <w:rPr>
          <w:rFonts w:ascii="Book Antiqua" w:hAnsi="Book Antiqua"/>
          <w:bCs/>
          <w:color w:val="000000" w:themeColor="text1"/>
          <w:sz w:val="24"/>
          <w:szCs w:val="24"/>
        </w:rPr>
        <w:t>M</w:t>
      </w:r>
      <w:r w:rsidR="0081137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cosal penetrations do not </w:t>
      </w:r>
      <w:r w:rsidR="005F5E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ppear to </w:t>
      </w:r>
      <w:r w:rsidR="0081137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fluence the treatment success of POEM if closed successfully using fibrin sealant. </w:t>
      </w:r>
      <w:r w:rsidR="005F5E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dditional </w:t>
      </w:r>
      <w:r w:rsidR="00811379" w:rsidRPr="003A7D4B">
        <w:rPr>
          <w:rFonts w:ascii="Book Antiqua" w:hAnsi="Book Antiqua"/>
          <w:bCs/>
          <w:color w:val="000000" w:themeColor="text1"/>
          <w:sz w:val="24"/>
          <w:szCs w:val="24"/>
        </w:rPr>
        <w:t>stud</w:t>
      </w:r>
      <w:r w:rsidR="005F5E55" w:rsidRPr="003A7D4B">
        <w:rPr>
          <w:rFonts w:ascii="Book Antiqua" w:hAnsi="Book Antiqua"/>
          <w:bCs/>
          <w:color w:val="000000" w:themeColor="text1"/>
          <w:sz w:val="24"/>
          <w:szCs w:val="24"/>
        </w:rPr>
        <w:t>ies</w:t>
      </w:r>
      <w:r w:rsidR="0081137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F5E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garding </w:t>
      </w:r>
      <w:r w:rsidR="00811379" w:rsidRPr="003A7D4B">
        <w:rPr>
          <w:rFonts w:ascii="Book Antiqua" w:hAnsi="Book Antiqua"/>
          <w:bCs/>
          <w:color w:val="000000" w:themeColor="text1"/>
          <w:sz w:val="24"/>
          <w:szCs w:val="24"/>
        </w:rPr>
        <w:t>the feasibility, efficacy</w:t>
      </w:r>
      <w:r w:rsidR="005F5E55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81137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safety of fibrin sealant for closure of larger mucosal penetrations is warranted.</w:t>
      </w:r>
    </w:p>
    <w:p w14:paraId="55427B05" w14:textId="77777777" w:rsidR="00FA3F58" w:rsidRPr="003A7D4B" w:rsidRDefault="00FA3F58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2764355" w14:textId="373D81E5" w:rsidR="00BD022A" w:rsidRPr="003A7D4B" w:rsidRDefault="00BD022A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Key</w:t>
      </w:r>
      <w:r w:rsidR="00C45F55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words: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ibrin sealant; Mucosal penetration;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eroral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847A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; Efficacy; </w:t>
      </w:r>
      <w:bookmarkStart w:id="27" w:name="OLE_LINK30"/>
      <w:bookmarkStart w:id="28" w:name="OLE_LINK31"/>
      <w:r w:rsidR="00847A55" w:rsidRPr="003A7D4B">
        <w:rPr>
          <w:rFonts w:ascii="Book Antiqua" w:hAnsi="Book Antiqua"/>
          <w:bCs/>
          <w:color w:val="000000" w:themeColor="text1"/>
          <w:sz w:val="24"/>
          <w:szCs w:val="24"/>
        </w:rPr>
        <w:t>Safety</w:t>
      </w:r>
    </w:p>
    <w:p w14:paraId="6F65EA64" w14:textId="77777777" w:rsidR="00C45F55" w:rsidRPr="003A7D4B" w:rsidRDefault="00C45F55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696B9E2" w14:textId="77777777" w:rsidR="00C45F55" w:rsidRPr="003A7D4B" w:rsidRDefault="00C45F55" w:rsidP="003A7D4B">
      <w:pPr>
        <w:spacing w:line="360" w:lineRule="auto"/>
        <w:rPr>
          <w:rFonts w:ascii="Book Antiqua" w:hAnsi="Book Antiqua" w:cs="Arial"/>
          <w:color w:val="000000" w:themeColor="text1"/>
          <w:sz w:val="24"/>
          <w:szCs w:val="24"/>
        </w:rPr>
      </w:pPr>
      <w:bookmarkStart w:id="29" w:name="OLE_LINK55"/>
      <w:bookmarkStart w:id="30" w:name="OLE_LINK56"/>
      <w:bookmarkStart w:id="31" w:name="OLE_LINK105"/>
      <w:bookmarkStart w:id="32" w:name="OLE_LINK116"/>
      <w:bookmarkStart w:id="33" w:name="OLE_LINK89"/>
      <w:bookmarkEnd w:id="27"/>
      <w:bookmarkEnd w:id="28"/>
      <w:proofErr w:type="gramStart"/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>©</w:t>
      </w:r>
      <w:bookmarkEnd w:id="29"/>
      <w:bookmarkEnd w:id="30"/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 w:cs="Arial"/>
          <w:b/>
          <w:color w:val="000000" w:themeColor="text1"/>
          <w:sz w:val="24"/>
          <w:szCs w:val="24"/>
        </w:rPr>
        <w:t>The Author(s) 2017.</w:t>
      </w:r>
      <w:proofErr w:type="gramEnd"/>
      <w:r w:rsidRPr="003A7D4B">
        <w:rPr>
          <w:rFonts w:ascii="Book Antiqua" w:hAnsi="Book Antiqua" w:cs="Arial"/>
          <w:b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 w:cs="Arial"/>
          <w:color w:val="000000" w:themeColor="text1"/>
          <w:sz w:val="24"/>
          <w:szCs w:val="24"/>
        </w:rPr>
        <w:t xml:space="preserve">Published by </w:t>
      </w:r>
      <w:proofErr w:type="spellStart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>Baishideng</w:t>
      </w:r>
      <w:proofErr w:type="spellEnd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 xml:space="preserve"> Publishing Group Inc. All rights reserved.</w:t>
      </w:r>
    </w:p>
    <w:bookmarkEnd w:id="31"/>
    <w:bookmarkEnd w:id="32"/>
    <w:bookmarkEnd w:id="33"/>
    <w:p w14:paraId="3E020FE3" w14:textId="77777777" w:rsidR="0089658A" w:rsidRPr="003A7D4B" w:rsidRDefault="0089658A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028429E" w14:textId="7C07EC1C" w:rsidR="0089658A" w:rsidRPr="003A7D4B" w:rsidRDefault="0089658A" w:rsidP="003A7D4B">
      <w:pPr>
        <w:autoSpaceDE w:val="0"/>
        <w:autoSpaceDN w:val="0"/>
        <w:adjustRightIn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Core tip: </w:t>
      </w:r>
      <w:r w:rsidR="004E05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ucosal penetration is one of the most dangerous adverse events during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peroral</w:t>
      </w:r>
      <w:proofErr w:type="spellEnd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POEM)</w:t>
      </w:r>
      <w:r w:rsidR="004E05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We first reported the feasibility of fibrin sealant for closure of mucosal penetration at the cardia in two cases in 2012. However, there </w:t>
      </w:r>
      <w:r w:rsidR="00A85FD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mains a lack of </w:t>
      </w:r>
      <w:r w:rsidR="004E05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vidence about the treatment response </w:t>
      </w:r>
      <w:r w:rsidR="00A85FD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</w:t>
      </w:r>
      <w:r w:rsidR="004E05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ibrin sealant for mucosal penetration in a </w:t>
      </w:r>
      <w:r w:rsidR="00B8130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ohort of patients who </w:t>
      </w:r>
      <w:r w:rsidR="00B8130A" w:rsidRPr="003A7D4B">
        <w:rPr>
          <w:rFonts w:ascii="Book Antiqua" w:hAnsi="Book Antiqua"/>
          <w:bCs/>
          <w:color w:val="000000" w:themeColor="text1"/>
          <w:sz w:val="24"/>
          <w:szCs w:val="24"/>
        </w:rPr>
        <w:lastRenderedPageBreak/>
        <w:t>experienced this complication</w:t>
      </w:r>
      <w:r w:rsidR="004E05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Thus, we retrospective identified and analyzed </w:t>
      </w:r>
      <w:r w:rsidR="00B8130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cases for </w:t>
      </w:r>
      <w:r w:rsidR="004E05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21 patients who </w:t>
      </w:r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xperienced </w:t>
      </w:r>
      <w:r w:rsidR="004E05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 </w:t>
      </w:r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>mucosal penetration</w:t>
      </w:r>
      <w:r w:rsidR="004E05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received fibrin sealant for penetration closure during POEM</w:t>
      </w:r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B8130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roviding further support for </w:t>
      </w:r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474B56" w:rsidRPr="003A7D4B">
        <w:rPr>
          <w:rFonts w:ascii="Book Antiqua" w:hAnsi="Book Antiqua"/>
          <w:bCs/>
          <w:color w:val="000000" w:themeColor="text1"/>
          <w:sz w:val="24"/>
          <w:szCs w:val="24"/>
        </w:rPr>
        <w:t>efficacy and safety</w:t>
      </w:r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 fibrin sealant for penetration closure. Moreover, instruction</w:t>
      </w:r>
      <w:r w:rsidR="00E94D84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E94D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garding </w:t>
      </w:r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>the usage of fibrin sealant for penetration closure w</w:t>
      </w:r>
      <w:r w:rsidR="00E94D84" w:rsidRPr="003A7D4B">
        <w:rPr>
          <w:rFonts w:ascii="Book Antiqua" w:hAnsi="Book Antiqua"/>
          <w:bCs/>
          <w:color w:val="000000" w:themeColor="text1"/>
          <w:sz w:val="24"/>
          <w:szCs w:val="24"/>
        </w:rPr>
        <w:t>ere</w:t>
      </w:r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rovided for </w:t>
      </w:r>
      <w:proofErr w:type="spellStart"/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>endoscopists</w:t>
      </w:r>
      <w:proofErr w:type="spellEnd"/>
      <w:r w:rsidR="00FE14E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ho might be worried about mucosal penetrations during POEM.</w:t>
      </w:r>
    </w:p>
    <w:p w14:paraId="5390885B" w14:textId="77777777" w:rsidR="00BD022A" w:rsidRPr="003A7D4B" w:rsidRDefault="00BD022A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210804F7" w14:textId="77777777" w:rsidR="00C45F55" w:rsidRPr="003A7D4B" w:rsidRDefault="00C45F55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Zhang WG,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Linghu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Q, Li HK. Fibrin sealant for closure of mucosal penetration at the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cardia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uring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eroral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: A retrospective study at a single center.</w:t>
      </w:r>
      <w:r w:rsidRPr="003A7D4B">
        <w:rPr>
          <w:rFonts w:ascii="Book Antiqua" w:eastAsia="Times New Roman" w:hAnsi="Book Antiqua" w:cs="宋体"/>
          <w:b/>
          <w:i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  <w:t>World J</w:t>
      </w:r>
      <w:r w:rsidRPr="003A7D4B">
        <w:rPr>
          <w:rFonts w:ascii="Book Antiqua" w:hAnsi="Book Antiqua" w:cs="宋体"/>
          <w:i/>
          <w:color w:val="000000" w:themeColor="text1"/>
          <w:sz w:val="24"/>
          <w:szCs w:val="24"/>
        </w:rPr>
        <w:t xml:space="preserve"> </w:t>
      </w:r>
      <w:proofErr w:type="spellStart"/>
      <w:r w:rsidRPr="003A7D4B"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  <w:t>Gastroenterol</w:t>
      </w:r>
      <w:proofErr w:type="spellEnd"/>
      <w:r w:rsidRPr="003A7D4B">
        <w:rPr>
          <w:rFonts w:ascii="Book Antiqua" w:hAnsi="Book Antiqua" w:cs="宋体"/>
          <w:i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 w:cs="宋体"/>
          <w:color w:val="000000" w:themeColor="text1"/>
          <w:sz w:val="24"/>
          <w:szCs w:val="24"/>
        </w:rPr>
        <w:t xml:space="preserve">2017; </w:t>
      </w:r>
      <w:proofErr w:type="gramStart"/>
      <w:r w:rsidRPr="003A7D4B">
        <w:rPr>
          <w:rFonts w:ascii="Book Antiqua" w:hAnsi="Book Antiqua" w:cs="宋体"/>
          <w:color w:val="000000" w:themeColor="text1"/>
          <w:sz w:val="24"/>
          <w:szCs w:val="24"/>
        </w:rPr>
        <w:t>In</w:t>
      </w:r>
      <w:proofErr w:type="gramEnd"/>
      <w:r w:rsidRPr="003A7D4B">
        <w:rPr>
          <w:rFonts w:ascii="Book Antiqua" w:hAnsi="Book Antiqua" w:cs="宋体"/>
          <w:color w:val="000000" w:themeColor="text1"/>
          <w:sz w:val="24"/>
          <w:szCs w:val="24"/>
        </w:rPr>
        <w:t xml:space="preserve"> press</w:t>
      </w:r>
    </w:p>
    <w:p w14:paraId="4AB107D9" w14:textId="77777777" w:rsidR="00C45F55" w:rsidRPr="003A7D4B" w:rsidRDefault="00C45F55" w:rsidP="003A7D4B">
      <w:pPr>
        <w:widowControl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br w:type="page"/>
      </w:r>
    </w:p>
    <w:p w14:paraId="6ACBE6B2" w14:textId="56F9DD70" w:rsidR="00BD022A" w:rsidRPr="003A7D4B" w:rsidRDefault="00BD022A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INTRODUCTION</w:t>
      </w:r>
    </w:p>
    <w:p w14:paraId="2B5E1A20" w14:textId="52709A9F" w:rsidR="00B33EB5" w:rsidRPr="003A7D4B" w:rsidRDefault="00BD022A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eroral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EC6E9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OEM</w:t>
      </w:r>
      <w:r w:rsidR="00EC6E9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) </w:t>
      </w:r>
      <w:r w:rsidR="000F52DD" w:rsidRPr="003A7D4B">
        <w:rPr>
          <w:rFonts w:ascii="Book Antiqua" w:hAnsi="Book Antiqua"/>
          <w:bCs/>
          <w:color w:val="000000" w:themeColor="text1"/>
          <w:sz w:val="24"/>
          <w:szCs w:val="24"/>
        </w:rPr>
        <w:t>i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 effective and safe procedure for achalasi</w:t>
      </w:r>
      <w:r w:rsidR="000F52DD" w:rsidRPr="003A7D4B">
        <w:rPr>
          <w:rFonts w:ascii="Book Antiqua" w:hAnsi="Book Antiqua"/>
          <w:bCs/>
          <w:color w:val="000000" w:themeColor="text1"/>
          <w:sz w:val="24"/>
          <w:szCs w:val="24"/>
        </w:rPr>
        <w:t>a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and is becoming one of the first-line therapies </w:t>
      </w:r>
      <w:r w:rsidR="00415A9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treat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achalasia</w:t>
      </w:r>
      <w:r w:rsidR="003850C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00XTwvc3R5bGU+PC9EaXNwbGF5VGV4dD48cmVjb3JkPjxyZWMtbnVtYmVyPjQ3PC9yZWMt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MDEyNTk0MjwvcGFnZXM+PHZvbHVtZT4xMDwvdm9sdW1lPjxudW1iZXI+NTwvbnVtYmVyPjxl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</w:fldData>
        </w:fldChar>
      </w:r>
      <w:r w:rsidR="005D5554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5D555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00XTwvc3R5bGU+PC9EaXNwbGF5VGV4dD48cmVjb3JkPjxyZWMtbnVtYmVyPjQ3PC9yZWMt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MDEyNTk0MjwvcGFnZXM+PHZvbHVtZT4xMDwvdm9sdW1lPjxudW1iZXI+NTwvbnVtYmVyPjxl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</w:fldData>
        </w:fldChar>
      </w:r>
      <w:r w:rsidR="005D5554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5D5554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5D555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3850C3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3850C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5D555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Familiari, 2016 #47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-4</w:t>
        </w:r>
      </w:hyperlink>
      <w:r w:rsidR="005D555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3850C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EF226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owever, some major perioperative adverse events </w:t>
      </w:r>
      <w:r w:rsidR="00415A9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fter </w:t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  <w:t>POEM have been reported</w:t>
      </w:r>
      <w:r w:rsidR="00415A91" w:rsidRPr="003A7D4B">
        <w:rPr>
          <w:rFonts w:ascii="Book Antiqua" w:hAnsi="Book Antiqua"/>
          <w:bCs/>
          <w:color w:val="000000" w:themeColor="text1"/>
          <w:sz w:val="24"/>
          <w:szCs w:val="24"/>
        </w:rPr>
        <w:t>;</w:t>
      </w:r>
      <w:r w:rsidR="0036430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cosal penetration is one of the most dangerous adverse events</w:t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iwgNSwgNl08L3N0eWxlPjwvRGlzcGxheVRleHQ+PHJlY29yZD48cmVjLW51bWJlcj40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5NjctOTc4PC9wYWdlcz48dm9sdW1lPjQ4PC92b2x1bWU+PG51bWJlcj4xMTwv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</w:fldData>
        </w:fldChar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iwgNSwgNl08L3N0eWxlPjwvRGlzcGxheVRleHQ+PHJlY29yZD48cmVjLW51bWJlcj40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5NjctOTc4PC9wYWdlcz48dm9sdW1lPjQ4PC92b2x1bWU+PG51bWJlcj4xMTwv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</w:fldData>
        </w:fldChar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8C60F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Familiari, 2016 #47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2" w:tooltip="Shiwaku, 2016 #48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5" w:tooltip="Zhang, 2016 #51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6" w:tooltip="Stavropoulos, 2013 #52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6</w:t>
        </w:r>
      </w:hyperlink>
      <w:r w:rsidR="008C60F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8C60F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Mucosal penetration </w:t>
      </w:r>
      <w:r w:rsidR="00415A91" w:rsidRPr="003A7D4B">
        <w:rPr>
          <w:rFonts w:ascii="Book Antiqua" w:hAnsi="Book Antiqua"/>
          <w:bCs/>
          <w:color w:val="000000" w:themeColor="text1"/>
          <w:sz w:val="24"/>
          <w:szCs w:val="24"/>
        </w:rPr>
        <w:t>has been reported to occur in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4.2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%</w:t>
      </w:r>
      <w:r w:rsidR="00415A91" w:rsidRPr="003A7D4B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t>17.3%</w:t>
      </w:r>
      <w:r w:rsidR="00415A9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 POEM procedures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iwgNSwgN108L3N0eWxlPjwvRGlzcGxheVRleHQ+PHJlY29yZD48cmVjLW51bWJlcj40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5NjctOTc4PC9wYWdlcz48dm9sdW1lPjQ4PC92b2x1bWU+PG51bWJlcj4xMTwv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</w:fldData>
        </w:fldChar>
      </w:r>
      <w:r w:rsidR="007A541F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7A541F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iwgNSwgN108L3N0eWxlPjwvRGlzcGxheVRleHQ+PHJlY29yZD48cmVjLW51bWJlcj40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5NjctOTc4PC9wYWdlcz48dm9sdW1lPjQ4PC92b2x1bWU+PG51bWJlcj4xMTwv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</w:fldData>
        </w:fldChar>
      </w:r>
      <w:r w:rsidR="007A541F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7A541F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7A541F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7A541F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Familiari, 2016 #47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2" w:tooltip="Shiwaku, 2016 #48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5" w:tooltip="Zhang, 2016 #51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7" w:tooltip="Li, 2012 #53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7</w:t>
        </w:r>
      </w:hyperlink>
      <w:r w:rsidR="007A541F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8E3F57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8E3F5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Different studies have reported on 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t>different</w:t>
      </w:r>
      <w:r w:rsidR="008E3F5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reatment strategies, including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bservation without special treatment, seal</w:t>
      </w:r>
      <w:r w:rsidR="008E3F57" w:rsidRPr="003A7D4B">
        <w:rPr>
          <w:rFonts w:ascii="Book Antiqua" w:hAnsi="Book Antiqua"/>
          <w:bCs/>
          <w:color w:val="000000" w:themeColor="text1"/>
          <w:sz w:val="24"/>
          <w:szCs w:val="24"/>
        </w:rPr>
        <w:t>ing of the penetration injury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by hemostatic clips, </w:t>
      </w:r>
      <w:r w:rsidR="008E3F5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nd 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t>clos</w:t>
      </w:r>
      <w:r w:rsidR="008E3F57" w:rsidRPr="003A7D4B">
        <w:rPr>
          <w:rFonts w:ascii="Book Antiqua" w:hAnsi="Book Antiqua"/>
          <w:bCs/>
          <w:color w:val="000000" w:themeColor="text1"/>
          <w:sz w:val="24"/>
          <w:szCs w:val="24"/>
        </w:rPr>
        <w:t>ing the penetration defect</w:t>
      </w:r>
      <w:r w:rsidR="00B33EB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using fibrin sealant</w:t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Td2Fuc3Ryb208L0F1dGhvcj48WWVhcj4yMDExPC9ZZWFy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</w:fldData>
        </w:fldChar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Td2Fuc3Ryb208L0F1dGhvcj48WWVhcj4yMDExPC9ZZWFy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</w:fldData>
        </w:fldChar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A92F13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8" w:tooltip="Swanstrom, 2011 #55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8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9" w:tooltip="Inoue, 2010 #54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A92F13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33603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5873F7" w:rsidRPr="003A7D4B">
        <w:rPr>
          <w:rFonts w:ascii="Book Antiqua" w:hAnsi="Book Antiqua"/>
          <w:bCs/>
          <w:color w:val="000000" w:themeColor="text1"/>
          <w:sz w:val="24"/>
          <w:szCs w:val="24"/>
        </w:rPr>
        <w:t>M</w:t>
      </w:r>
      <w:r w:rsidR="0033603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cosal penetration </w:t>
      </w:r>
      <w:r w:rsidR="00197A1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sually </w:t>
      </w:r>
      <w:r w:rsidR="0033603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ccurs at the </w:t>
      </w:r>
      <w:proofErr w:type="spellStart"/>
      <w:r w:rsidR="0033603D" w:rsidRPr="003A7D4B">
        <w:rPr>
          <w:rFonts w:ascii="Book Antiqua" w:hAnsi="Book Antiqua"/>
          <w:bCs/>
          <w:color w:val="000000" w:themeColor="text1"/>
          <w:sz w:val="24"/>
          <w:szCs w:val="24"/>
        </w:rPr>
        <w:t>cardia</w:t>
      </w:r>
      <w:proofErr w:type="spellEnd"/>
      <w:r w:rsidR="0033603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31159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here a </w:t>
      </w:r>
      <w:proofErr w:type="spellStart"/>
      <w:r w:rsidR="00311599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31159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s performed during POEM. 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e </w:t>
      </w:r>
      <w:r w:rsidR="002B480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reviously 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>reported the usage of fibrin sealant for mucosal penetration</w:t>
      </w:r>
      <w:r w:rsidR="004065B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33603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t the </w:t>
      </w:r>
      <w:r w:rsidR="004065B5" w:rsidRPr="003A7D4B">
        <w:rPr>
          <w:rFonts w:ascii="Book Antiqua" w:hAnsi="Book Antiqua"/>
          <w:bCs/>
          <w:color w:val="000000" w:themeColor="text1"/>
          <w:sz w:val="24"/>
          <w:szCs w:val="24"/>
        </w:rPr>
        <w:t>cardia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n two cases in 2012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/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&lt;EndNote&gt;&lt;Cite&gt;&lt;Author&gt;Li&lt;/Author&gt;&lt;Year&gt;2012&lt;/Year&gt;&lt;RecNum&gt;53&lt;/RecNum&gt;&lt;DisplayText&gt;&lt;style face="superscript"&gt;[7]&lt;/style&gt;&lt;/DisplayText&gt;&lt;record&gt;&lt;rec-number&gt;53&lt;/rec-number&gt;&lt;foreign-keys&gt;&lt;key app="EN" db-id="wz5rsdrrovr291e9epeve2ao0zvxv2e92wd0"&gt;53&lt;/key&gt;&lt;/foreign-keys&gt;&lt;ref-type name="Journal Article"&gt;17&lt;/ref-type&gt;&lt;contributors&gt;&lt;authors&gt;&lt;author&gt;Li, H.&lt;/author&gt;&lt;author&gt;Linghu, E.&lt;/author&gt;&lt;author&gt;Wang, X.&lt;/author&gt;&lt;/authors&gt;&lt;/contributors&gt;&lt;auth-address&gt;Department of Gastroenterology and Hepatology, Chinese PLA General Hospital, Beijing, China.&lt;/auth-address&gt;&lt;titles&gt;&lt;title&gt;Fibrin sealant for closure of mucosal penetration at the cardia during peroral endoscopic myotomy (POEM)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215-6&lt;/pages&gt;&lt;volume&gt;44 Suppl 2 UCTN&lt;/volume&gt;&lt;edition&gt;2012/05/25&lt;/edition&gt;&lt;keywords&gt;&lt;keyword&gt;Adult&lt;/keyword&gt;&lt;keyword&gt;Cardia&lt;/keyword&gt;&lt;keyword&gt;Esophageal Achalasia/surgery&lt;/keyword&gt;&lt;keyword&gt;Esophageal Sphincter, Lower/surgery&lt;/keyword&gt;&lt;keyword&gt;Female&lt;/keyword&gt;&lt;keyword&gt;Fibrin Tissue Adhesive/*therapeutic use&lt;/keyword&gt;&lt;keyword&gt;Gastric Mucosa/*injuries&lt;/keyword&gt;&lt;keyword&gt;Gastroscopy/*adverse effects&lt;/keyword&gt;&lt;keyword&gt;Humans&lt;/keyword&gt;&lt;keyword&gt;Male&lt;/keyword&gt;&lt;keyword&gt;Tissue Adhesives/*therapeutic use&lt;/keyword&gt;&lt;keyword&gt;Wounds, Penetrating/*drug therapy&lt;/keyword&gt;&lt;/keywords&gt;&lt;dates&gt;&lt;year&gt;2012&lt;/year&gt;&lt;/dates&gt;&lt;isbn&gt;0013-726x&lt;/isbn&gt;&lt;accession-num&gt;22622752&lt;/accession-num&gt;&lt;urls&gt;&lt;/urls&gt;&lt;electronic-resource-num&gt;10.1055/s-0032-1309358&lt;/electronic-resource-num&gt;&lt;remote-database-provider&gt;Nlm&lt;/remote-database-provider&gt;&lt;language&gt;Eng&lt;/language&gt;&lt;/record&gt;&lt;/Cite&gt;&lt;/EndNote&gt;</w:instrTex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710B11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7" w:tooltip="Li, 2012 #53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7</w:t>
        </w:r>
      </w:hyperlink>
      <w:r w:rsidR="00710B11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2B480E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B480E" w:rsidRPr="003A7D4B">
        <w:rPr>
          <w:rFonts w:ascii="Book Antiqua" w:hAnsi="Book Antiqua"/>
          <w:bCs/>
          <w:color w:val="000000" w:themeColor="text1"/>
          <w:sz w:val="24"/>
          <w:szCs w:val="24"/>
        </w:rPr>
        <w:t>H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>owever, long-term outcomes with a large</w:t>
      </w:r>
      <w:r w:rsidR="00F32CD0" w:rsidRPr="003A7D4B">
        <w:rPr>
          <w:rFonts w:ascii="Book Antiqua" w:hAnsi="Book Antiqua"/>
          <w:bCs/>
          <w:color w:val="000000" w:themeColor="text1"/>
          <w:sz w:val="24"/>
          <w:szCs w:val="24"/>
        </w:rPr>
        <w:t>r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opulation </w:t>
      </w:r>
      <w:r w:rsidR="00F32CD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re 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>needed to further a</w:t>
      </w:r>
      <w:r w:rsidR="00836D6C" w:rsidRPr="003A7D4B">
        <w:rPr>
          <w:rFonts w:ascii="Book Antiqua" w:hAnsi="Book Antiqua"/>
          <w:bCs/>
          <w:color w:val="000000" w:themeColor="text1"/>
          <w:sz w:val="24"/>
          <w:szCs w:val="24"/>
        </w:rPr>
        <w:t>ss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>ess</w:t>
      </w:r>
      <w:r w:rsidR="0039097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is treatment strategy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To </w:t>
      </w:r>
      <w:r w:rsidR="009B25C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best of 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ur knowledge, there is still no evidence </w:t>
      </w:r>
      <w:r w:rsidR="00173D2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garding 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treatment response </w:t>
      </w:r>
      <w:r w:rsidR="00173D2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>fibrin sealant for mucosal penetration during POEM in a large</w:t>
      </w:r>
      <w:r w:rsidR="00BE1413" w:rsidRPr="003A7D4B">
        <w:rPr>
          <w:rFonts w:ascii="Book Antiqua" w:hAnsi="Book Antiqua"/>
          <w:bCs/>
          <w:color w:val="000000" w:themeColor="text1"/>
          <w:sz w:val="24"/>
          <w:szCs w:val="24"/>
        </w:rPr>
        <w:t>r</w:t>
      </w:r>
      <w:r w:rsidR="00710B1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BE1413" w:rsidRPr="003A7D4B">
        <w:rPr>
          <w:rFonts w:ascii="Book Antiqua" w:hAnsi="Book Antiqua"/>
          <w:bCs/>
          <w:color w:val="000000" w:themeColor="text1"/>
          <w:sz w:val="24"/>
          <w:szCs w:val="24"/>
        </w:rPr>
        <w:t>cohort</w:t>
      </w:r>
      <w:r w:rsidR="00EA7F7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521FD9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EA7F7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 purpose of the present study was to </w:t>
      </w:r>
      <w:r w:rsidR="004F6EE4" w:rsidRPr="003A7D4B">
        <w:rPr>
          <w:rFonts w:ascii="Book Antiqua" w:hAnsi="Book Antiqua"/>
          <w:bCs/>
          <w:color w:val="000000" w:themeColor="text1"/>
          <w:sz w:val="24"/>
          <w:szCs w:val="24"/>
        </w:rPr>
        <w:t>evaluate the efficacy and safety of fibrin sealant for closure of mucosal penetration at the cardia during</w:t>
      </w:r>
      <w:r w:rsidR="00EA066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OEM</w:t>
      </w:r>
      <w:r w:rsidR="004F6EE4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541D00FC" w14:textId="77777777" w:rsidR="000E2575" w:rsidRPr="003A7D4B" w:rsidRDefault="000E2575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7BBA8B2" w14:textId="77777777" w:rsidR="000E2575" w:rsidRPr="003A7D4B" w:rsidRDefault="000E2575" w:rsidP="003A7D4B">
      <w:pPr>
        <w:autoSpaceDE w:val="0"/>
        <w:autoSpaceDN w:val="0"/>
        <w:adjustRightIn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MATERIALS AND METHODS</w:t>
      </w:r>
    </w:p>
    <w:p w14:paraId="7543BD1B" w14:textId="77777777" w:rsidR="000E2575" w:rsidRPr="003A7D4B" w:rsidRDefault="000E2575" w:rsidP="003A7D4B">
      <w:pPr>
        <w:autoSpaceDE w:val="0"/>
        <w:autoSpaceDN w:val="0"/>
        <w:adjustRightInd w:val="0"/>
        <w:spacing w:line="360" w:lineRule="auto"/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</w:pPr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>Patients</w:t>
      </w:r>
    </w:p>
    <w:p w14:paraId="1AD46A87" w14:textId="097911E3" w:rsidR="00D9638B" w:rsidRPr="003A7D4B" w:rsidRDefault="00593B3A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wenty-four patients who underwent POEM and experienced mucosal injury of the cardia during the procedure</w:t>
      </w:r>
      <w:r w:rsidR="0007362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between November 2010 and February 2016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ere identified and collected. </w:t>
      </w:r>
      <w:r w:rsidR="00EB762D" w:rsidRPr="003A7D4B">
        <w:rPr>
          <w:rFonts w:ascii="Book Antiqua" w:hAnsi="Book Antiqua"/>
          <w:bCs/>
          <w:color w:val="000000" w:themeColor="text1"/>
          <w:sz w:val="24"/>
          <w:szCs w:val="24"/>
        </w:rPr>
        <w:t>Of thes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21 had mucosal penetration and 3 </w:t>
      </w:r>
      <w:r w:rsidR="00EB762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d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nly </w:t>
      </w:r>
      <w:r w:rsidR="00EB762D" w:rsidRPr="003A7D4B">
        <w:rPr>
          <w:rFonts w:ascii="Book Antiqua" w:hAnsi="Book Antiqua"/>
          <w:bCs/>
          <w:color w:val="000000" w:themeColor="text1"/>
          <w:sz w:val="24"/>
          <w:szCs w:val="24"/>
        </w:rPr>
        <w:t>minor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cosal damage without penetration. </w:t>
      </w:r>
      <w:r w:rsidR="00C97B62" w:rsidRPr="003A7D4B">
        <w:rPr>
          <w:rFonts w:ascii="Book Antiqua" w:hAnsi="Book Antiqua"/>
          <w:bCs/>
          <w:color w:val="000000" w:themeColor="text1"/>
          <w:sz w:val="24"/>
          <w:szCs w:val="24"/>
        </w:rPr>
        <w:t>All 21 patients</w:t>
      </w:r>
      <w:r w:rsidR="00BE036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ith a penetrating injury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ceiv</w:t>
      </w:r>
      <w:r w:rsidR="00BE036B" w:rsidRPr="003A7D4B">
        <w:rPr>
          <w:rFonts w:ascii="Book Antiqua" w:hAnsi="Book Antiqua"/>
          <w:bCs/>
          <w:color w:val="000000" w:themeColor="text1"/>
          <w:sz w:val="24"/>
          <w:szCs w:val="24"/>
        </w:rPr>
        <w:t>ed</w:t>
      </w:r>
      <w:r w:rsidR="000E257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fibrin sealant for closure of </w:t>
      </w:r>
      <w:r w:rsidR="00BE036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0E2575" w:rsidRPr="003A7D4B">
        <w:rPr>
          <w:rFonts w:ascii="Book Antiqua" w:hAnsi="Book Antiqua"/>
          <w:bCs/>
          <w:color w:val="000000" w:themeColor="text1"/>
          <w:sz w:val="24"/>
          <w:szCs w:val="24"/>
        </w:rPr>
        <w:t>mucosal penetration</w:t>
      </w:r>
      <w:r w:rsidR="00BE036B" w:rsidRPr="003A7D4B">
        <w:rPr>
          <w:rFonts w:ascii="Book Antiqua" w:hAnsi="Book Antiqua"/>
          <w:bCs/>
          <w:color w:val="000000" w:themeColor="text1"/>
          <w:sz w:val="24"/>
          <w:szCs w:val="24"/>
        </w:rPr>
        <w:t>; these 21 patients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8B50D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ere </w:t>
      </w:r>
      <w:r w:rsidR="00BE036B" w:rsidRPr="003A7D4B">
        <w:rPr>
          <w:rFonts w:ascii="Book Antiqua" w:hAnsi="Book Antiqua"/>
          <w:bCs/>
          <w:color w:val="000000" w:themeColor="text1"/>
          <w:sz w:val="24"/>
          <w:szCs w:val="24"/>
        </w:rPr>
        <w:t>included in the analysis</w:t>
      </w:r>
      <w:r w:rsidR="00C97B6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</w:p>
    <w:p w14:paraId="42BAAC2B" w14:textId="3ADF5559" w:rsidR="000E2575" w:rsidRPr="003A7D4B" w:rsidRDefault="00D9638B" w:rsidP="003A7D4B">
      <w:pPr>
        <w:spacing w:line="360" w:lineRule="auto"/>
        <w:ind w:firstLineChars="150" w:firstLine="36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rior to undergoing POEM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all patients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d 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>under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gone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GD, high-resolution manometry</w:t>
      </w:r>
      <w:r w:rsidR="00E1060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>HRM</w:t>
      </w:r>
      <w:r w:rsidR="00E1060F" w:rsidRPr="003A7D4B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E1060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nd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d their 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>symptoms evaluat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d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using </w:t>
      </w:r>
      <w:proofErr w:type="spellStart"/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>Eckardt</w:t>
      </w:r>
      <w:proofErr w:type="spellEnd"/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cores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o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onfirm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</w:t>
      </w:r>
      <w:r w:rsidR="0087237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iagnosis of achalasia.</w:t>
      </w:r>
    </w:p>
    <w:p w14:paraId="0E6BD51A" w14:textId="77777777" w:rsidR="00EC56E4" w:rsidRPr="003A7D4B" w:rsidRDefault="00EC56E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9DAF400" w14:textId="77777777" w:rsidR="00EC56E4" w:rsidRPr="003A7D4B" w:rsidRDefault="00EC56E4" w:rsidP="003A7D4B">
      <w:pPr>
        <w:autoSpaceDE w:val="0"/>
        <w:autoSpaceDN w:val="0"/>
        <w:adjustRightInd w:val="0"/>
        <w:spacing w:line="360" w:lineRule="auto"/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</w:pPr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>POEM procedure</w:t>
      </w:r>
    </w:p>
    <w:p w14:paraId="3FCF8EA0" w14:textId="3FED6E61" w:rsidR="00EC56E4" w:rsidRPr="003A7D4B" w:rsidRDefault="00EC56E4" w:rsidP="003A7D4B">
      <w:pPr>
        <w:autoSpaceDE w:val="0"/>
        <w:autoSpaceDN w:val="0"/>
        <w:adjustRightIn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s were admitted and fasted for 48 h before POEM. </w:t>
      </w:r>
      <w:r w:rsidR="00474D7F" w:rsidRPr="003A7D4B">
        <w:rPr>
          <w:rFonts w:ascii="Book Antiqua" w:hAnsi="Book Antiqua"/>
          <w:bCs/>
          <w:color w:val="000000" w:themeColor="text1"/>
          <w:sz w:val="24"/>
          <w:szCs w:val="24"/>
        </w:rPr>
        <w:t>Patient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under</w:t>
      </w:r>
      <w:r w:rsidR="00474D7F" w:rsidRPr="003A7D4B">
        <w:rPr>
          <w:rFonts w:ascii="Book Antiqua" w:hAnsi="Book Antiqua"/>
          <w:bCs/>
          <w:color w:val="000000" w:themeColor="text1"/>
          <w:sz w:val="24"/>
          <w:szCs w:val="24"/>
        </w:rPr>
        <w:t>went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GD </w:t>
      </w:r>
      <w:r w:rsidR="00474D7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rior to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OEM to ensure that there was no </w:t>
      </w:r>
      <w:r w:rsidR="00474D7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sidual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food in the esophag</w:t>
      </w:r>
      <w:r w:rsidR="00474D7F" w:rsidRPr="003A7D4B">
        <w:rPr>
          <w:rFonts w:ascii="Book Antiqua" w:hAnsi="Book Antiqua"/>
          <w:bCs/>
          <w:color w:val="000000" w:themeColor="text1"/>
          <w:sz w:val="24"/>
          <w:szCs w:val="24"/>
        </w:rPr>
        <w:t>eal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lumen. During the procedure, patients were kept in a supine position with the right shoulder elevated, and general anesthesia was administered </w:t>
      </w:r>
      <w:r w:rsidR="00474D7F" w:rsidRPr="003A7D4B">
        <w:rPr>
          <w:rFonts w:ascii="Book Antiqua" w:hAnsi="Book Antiqua"/>
          <w:bCs/>
          <w:color w:val="000000" w:themeColor="text1"/>
          <w:sz w:val="24"/>
          <w:szCs w:val="24"/>
        </w:rPr>
        <w:t>with continuous monitoring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 </w:t>
      </w:r>
      <w:r w:rsidR="00474D7F" w:rsidRPr="003A7D4B">
        <w:rPr>
          <w:rFonts w:ascii="Book Antiqua" w:hAnsi="Book Antiqua"/>
          <w:bCs/>
          <w:color w:val="000000" w:themeColor="text1"/>
          <w:sz w:val="24"/>
          <w:szCs w:val="24"/>
        </w:rPr>
        <w:t>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lectrocardiograph</w:t>
      </w:r>
      <w:r w:rsidR="00474D7F" w:rsidRPr="003A7D4B">
        <w:rPr>
          <w:rFonts w:ascii="Book Antiqua" w:hAnsi="Book Antiqua"/>
          <w:bCs/>
          <w:color w:val="000000" w:themeColor="text1"/>
          <w:sz w:val="24"/>
          <w:szCs w:val="24"/>
        </w:rPr>
        <w:t>y</w:t>
      </w:r>
      <w:r w:rsidR="00906FE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CG</w:t>
      </w:r>
      <w:r w:rsidR="00906FEF" w:rsidRPr="003A7D4B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 respiration</w:t>
      </w:r>
      <w:r w:rsidR="005517C9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 blood pressure</w:t>
      </w:r>
      <w:r w:rsidR="00EC1AD7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oxygen saturation.</w:t>
      </w:r>
    </w:p>
    <w:p w14:paraId="189F55D0" w14:textId="41564755" w:rsidR="00EC56E4" w:rsidRPr="003A7D4B" w:rsidRDefault="00EC56E4" w:rsidP="003A7D4B">
      <w:pPr>
        <w:autoSpaceDE w:val="0"/>
        <w:autoSpaceDN w:val="0"/>
        <w:adjustRightInd w:val="0"/>
        <w:spacing w:line="360" w:lineRule="auto"/>
        <w:ind w:firstLineChars="150" w:firstLine="36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An additional cap attached at the top of the gastroscopy was required.</w:t>
      </w:r>
      <w:r w:rsidR="00A758F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ith the outside </w:t>
      </w:r>
      <w:r w:rsidR="00743DD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ap </w:t>
      </w:r>
      <w:r w:rsidR="00A758FF" w:rsidRPr="003A7D4B">
        <w:rPr>
          <w:rFonts w:ascii="Book Antiqua" w:hAnsi="Book Antiqua"/>
          <w:bCs/>
          <w:color w:val="000000" w:themeColor="text1"/>
          <w:sz w:val="24"/>
          <w:szCs w:val="24"/>
        </w:rPr>
        <w:t>diameter (</w:t>
      </w:r>
      <w:r w:rsidR="00B8568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12.0 </w:t>
      </w:r>
      <w:r w:rsidR="00A758FF" w:rsidRPr="003A7D4B">
        <w:rPr>
          <w:rFonts w:ascii="Book Antiqua" w:hAnsi="Book Antiqua"/>
          <w:bCs/>
          <w:color w:val="000000" w:themeColor="text1"/>
          <w:sz w:val="24"/>
          <w:szCs w:val="24"/>
        </w:rPr>
        <w:t>mm) as reference, the penetration size was</w:t>
      </w:r>
      <w:r w:rsidR="00980DD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stimated</w:t>
      </w:r>
      <w:r w:rsidR="00A758FF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3D2D0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n, POEM was performed. First, </w:t>
      </w:r>
      <w:r w:rsidR="00C36A1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submucosal injection was performed with methylene blue sa</w:t>
      </w:r>
      <w:r w:rsidR="00D667AD" w:rsidRPr="003A7D4B">
        <w:rPr>
          <w:rFonts w:ascii="Book Antiqua" w:hAnsi="Book Antiqua"/>
          <w:bCs/>
          <w:color w:val="000000" w:themeColor="text1"/>
          <w:sz w:val="24"/>
          <w:szCs w:val="24"/>
        </w:rPr>
        <w:t>line solution (1:</w:t>
      </w:r>
      <w:r w:rsidR="004D2481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 </w:t>
      </w:r>
      <w:r w:rsidR="00D667AD" w:rsidRPr="003A7D4B">
        <w:rPr>
          <w:rFonts w:ascii="Book Antiqua" w:hAnsi="Book Antiqua"/>
          <w:bCs/>
          <w:color w:val="000000" w:themeColor="text1"/>
          <w:sz w:val="24"/>
          <w:szCs w:val="24"/>
        </w:rPr>
        <w:t>10000), and a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cosal incision was made at the right posterior esophag</w:t>
      </w:r>
      <w:r w:rsidR="00C36A1A" w:rsidRPr="003A7D4B">
        <w:rPr>
          <w:rFonts w:ascii="Book Antiqua" w:hAnsi="Book Antiqua"/>
          <w:bCs/>
          <w:color w:val="000000" w:themeColor="text1"/>
          <w:sz w:val="24"/>
          <w:szCs w:val="24"/>
        </w:rPr>
        <w:t>eal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all approximately </w:t>
      </w:r>
      <w:r w:rsidR="000318C4" w:rsidRPr="003A7D4B">
        <w:rPr>
          <w:rFonts w:ascii="Book Antiqua" w:hAnsi="Book Antiqua"/>
          <w:bCs/>
          <w:color w:val="000000" w:themeColor="text1"/>
          <w:sz w:val="24"/>
          <w:szCs w:val="24"/>
        </w:rPr>
        <w:t>6-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10 cm from the gastroesophageal junction (GEJ). Then, a submucosal tunnel was established, passing over the GEJ </w:t>
      </w:r>
      <w:r w:rsidR="000447D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approximately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2–3 cm </w:t>
      </w:r>
      <w:r w:rsidR="000447D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to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proximal stomach. </w:t>
      </w:r>
      <w:r w:rsidR="009154E2" w:rsidRPr="003A7D4B">
        <w:rPr>
          <w:rFonts w:ascii="Book Antiqua" w:hAnsi="Book Antiqua"/>
          <w:bCs/>
          <w:color w:val="000000" w:themeColor="text1"/>
          <w:sz w:val="24"/>
          <w:szCs w:val="24"/>
        </w:rPr>
        <w:t>Th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tarted 2 cm distal to the incision and extended 2–3 cm </w:t>
      </w:r>
      <w:r w:rsidR="009154E2" w:rsidRPr="003A7D4B">
        <w:rPr>
          <w:rFonts w:ascii="Book Antiqua" w:hAnsi="Book Antiqua"/>
          <w:bCs/>
          <w:color w:val="000000" w:themeColor="text1"/>
          <w:sz w:val="24"/>
          <w:szCs w:val="24"/>
        </w:rPr>
        <w:t>in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the stomach. After complete hemostasis and ensuring that an endoscope </w:t>
      </w:r>
      <w:r w:rsidR="004D39B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ould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asily pass the cardia, the mucosal incision was sutured with hemostatic clips.</w:t>
      </w:r>
    </w:p>
    <w:p w14:paraId="33ABBD31" w14:textId="0D086B48" w:rsidR="00EC56E4" w:rsidRPr="003A7D4B" w:rsidRDefault="00844F5A" w:rsidP="003A7D4B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I</w:t>
      </w:r>
      <w:r w:rsidR="00150A63" w:rsidRPr="003A7D4B">
        <w:rPr>
          <w:rFonts w:ascii="Book Antiqua" w:hAnsi="Book Antiqua"/>
          <w:bCs/>
          <w:color w:val="000000" w:themeColor="text1"/>
          <w:sz w:val="24"/>
          <w:szCs w:val="24"/>
        </w:rPr>
        <w:t>n the present</w:t>
      </w:r>
      <w:r w:rsidR="001F48E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tudy,</w:t>
      </w:r>
      <w:r w:rsidR="00150A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0330F9" w:rsidRPr="003A7D4B">
        <w:rPr>
          <w:rFonts w:ascii="Book Antiqua" w:hAnsi="Book Antiqua"/>
          <w:bCs/>
          <w:color w:val="000000" w:themeColor="text1"/>
          <w:sz w:val="24"/>
          <w:szCs w:val="24"/>
        </w:rPr>
        <w:t>four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ifferent</w:t>
      </w:r>
      <w:r w:rsidR="000330F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ypes of </w:t>
      </w:r>
      <w:proofErr w:type="spellStart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er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erformed</w:t>
      </w:r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including inner circular muscle </w:t>
      </w:r>
      <w:proofErr w:type="spellStart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>, full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ickness </w:t>
      </w:r>
      <w:proofErr w:type="spellStart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bookmarkStart w:id="34" w:name="OLE_LINK32"/>
      <w:bookmarkStart w:id="35" w:name="OLE_LINK33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glasses-style anti-reflux </w:t>
      </w:r>
      <w:proofErr w:type="spellStart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bookmarkEnd w:id="34"/>
      <w:bookmarkEnd w:id="35"/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progressive full-thickness </w:t>
      </w:r>
      <w:proofErr w:type="spellStart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EC56E4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EB3E8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</w:p>
    <w:p w14:paraId="5E85D638" w14:textId="796C467C" w:rsidR="00B75433" w:rsidRPr="003A7D4B" w:rsidRDefault="00B75433" w:rsidP="003A7D4B">
      <w:pPr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Glasses-style anti-reflux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tains about 1 cm of longitudinal muscle at the level of the dentate line after incision of the inner circular muscle, and </w:t>
      </w:r>
      <w:r w:rsidR="004F683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akes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elective incision of the longitudinal muscle right above and below the dentate line. </w:t>
      </w:r>
      <w:r w:rsidR="004F683D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 retained 1 cm of longitudinal muscle is expected to achieve </w:t>
      </w:r>
      <w:r w:rsidR="004F683D" w:rsidRPr="003A7D4B">
        <w:rPr>
          <w:rFonts w:ascii="Book Antiqua" w:hAnsi="Book Antiqua"/>
          <w:bCs/>
          <w:color w:val="000000" w:themeColor="text1"/>
          <w:sz w:val="24"/>
          <w:szCs w:val="24"/>
        </w:rPr>
        <w:t>th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best result to prevent reflux after POEM.</w:t>
      </w:r>
    </w:p>
    <w:p w14:paraId="4F77FEE1" w14:textId="77777777" w:rsidR="006528AB" w:rsidRPr="003A7D4B" w:rsidRDefault="006528AB" w:rsidP="003A7D4B">
      <w:pPr>
        <w:autoSpaceDE w:val="0"/>
        <w:autoSpaceDN w:val="0"/>
        <w:adjustRightIn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979E417" w14:textId="77777777" w:rsidR="006528AB" w:rsidRPr="003A7D4B" w:rsidRDefault="006528AB" w:rsidP="003A7D4B">
      <w:pPr>
        <w:autoSpaceDE w:val="0"/>
        <w:autoSpaceDN w:val="0"/>
        <w:adjustRightInd w:val="0"/>
        <w:spacing w:line="360" w:lineRule="auto"/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</w:pPr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>Closure of mucosal penetration</w:t>
      </w:r>
    </w:p>
    <w:p w14:paraId="643024D7" w14:textId="68CFD2D1" w:rsidR="006528AB" w:rsidRPr="003A7D4B" w:rsidRDefault="006528AB" w:rsidP="003A7D4B">
      <w:pPr>
        <w:autoSpaceDE w:val="0"/>
        <w:autoSpaceDN w:val="0"/>
        <w:adjustRightIn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nce mucosal penetration </w:t>
      </w:r>
      <w:r w:rsidR="00E3199A" w:rsidRPr="003A7D4B">
        <w:rPr>
          <w:rFonts w:ascii="Book Antiqua" w:hAnsi="Book Antiqua"/>
          <w:bCs/>
          <w:color w:val="000000" w:themeColor="text1"/>
          <w:sz w:val="24"/>
          <w:szCs w:val="24"/>
        </w:rPr>
        <w:t>occurred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uring the POEM procedure, fibrin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lastRenderedPageBreak/>
        <w:t>sealant</w:t>
      </w:r>
      <w:r w:rsidR="00E3199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as sprayed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nto the penetrati</w:t>
      </w:r>
      <w:r w:rsidR="00E3199A" w:rsidRPr="003A7D4B">
        <w:rPr>
          <w:rFonts w:ascii="Book Antiqua" w:hAnsi="Book Antiqua"/>
          <w:bCs/>
          <w:color w:val="000000" w:themeColor="text1"/>
          <w:sz w:val="24"/>
          <w:szCs w:val="24"/>
        </w:rPr>
        <w:t>ng injury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n the submucosal tunnel under direct endoscopic vis</w:t>
      </w:r>
      <w:r w:rsidR="00E3199A" w:rsidRPr="003A7D4B">
        <w:rPr>
          <w:rFonts w:ascii="Book Antiqua" w:hAnsi="Book Antiqua"/>
          <w:bCs/>
          <w:color w:val="000000" w:themeColor="text1"/>
          <w:sz w:val="24"/>
          <w:szCs w:val="24"/>
        </w:rPr>
        <w:t>ualization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o ensure that the fibrin sealant fully covered the </w:t>
      </w:r>
      <w:r w:rsidR="00E3199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defect </w:t>
      </w:r>
      <w:r w:rsidR="00CB5431" w:rsidRPr="003A7D4B">
        <w:rPr>
          <w:rFonts w:ascii="Book Antiqua" w:hAnsi="Book Antiqua"/>
          <w:bCs/>
          <w:color w:val="000000" w:themeColor="text1"/>
          <w:sz w:val="24"/>
          <w:szCs w:val="24"/>
        </w:rPr>
        <w:t>(Figure 1)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6D3FE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 amount of fibrin sealant </w:t>
      </w:r>
      <w:r w:rsidR="004C188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onsumed </w:t>
      </w:r>
      <w:r w:rsidR="006D3FE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as based on the size of the </w:t>
      </w:r>
      <w:r w:rsidR="004C1886" w:rsidRPr="003A7D4B">
        <w:rPr>
          <w:rFonts w:ascii="Book Antiqua" w:hAnsi="Book Antiqua"/>
          <w:bCs/>
          <w:color w:val="000000" w:themeColor="text1"/>
          <w:sz w:val="24"/>
          <w:szCs w:val="24"/>
        </w:rPr>
        <w:t>defect</w:t>
      </w:r>
      <w:r w:rsidR="00F90E2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For large penetrations, which were difficult to </w:t>
      </w:r>
      <w:r w:rsidR="00D8082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lose </w:t>
      </w:r>
      <w:r w:rsidR="00F90E24" w:rsidRPr="003A7D4B">
        <w:rPr>
          <w:rFonts w:ascii="Book Antiqua" w:hAnsi="Book Antiqua"/>
          <w:bCs/>
          <w:color w:val="000000" w:themeColor="text1"/>
          <w:sz w:val="24"/>
          <w:szCs w:val="24"/>
        </w:rPr>
        <w:t>only using fibrin sealant</w:t>
      </w:r>
      <w:r w:rsidR="0011349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4846D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 </w:t>
      </w:r>
      <w:r w:rsidR="00113492" w:rsidRPr="003A7D4B">
        <w:rPr>
          <w:rFonts w:ascii="Book Antiqua" w:hAnsi="Book Antiqua"/>
          <w:bCs/>
          <w:color w:val="000000" w:themeColor="text1"/>
          <w:sz w:val="24"/>
          <w:szCs w:val="24"/>
        </w:rPr>
        <w:t>hemostatic clip was used to make a preliminary clipping</w:t>
      </w:r>
      <w:r w:rsidR="004846D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at approximated the edges of the defect;</w:t>
      </w:r>
      <w:r w:rsidR="0011349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n</w:t>
      </w:r>
      <w:r w:rsidR="00822140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11349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fibrin sealant was sprayed to fully cover the </w:t>
      </w:r>
      <w:r w:rsidR="004846DD" w:rsidRPr="003A7D4B">
        <w:rPr>
          <w:rFonts w:ascii="Book Antiqua" w:hAnsi="Book Antiqua"/>
          <w:bCs/>
          <w:color w:val="000000" w:themeColor="text1"/>
          <w:sz w:val="24"/>
          <w:szCs w:val="24"/>
        </w:rPr>
        <w:t>penetration defect (</w:t>
      </w:r>
      <w:r w:rsidR="00CF16E2" w:rsidRPr="003A7D4B">
        <w:rPr>
          <w:rFonts w:ascii="Book Antiqua" w:hAnsi="Book Antiqua"/>
          <w:bCs/>
          <w:color w:val="000000" w:themeColor="text1"/>
          <w:sz w:val="24"/>
          <w:szCs w:val="24"/>
        </w:rPr>
        <w:t>Figure 2</w:t>
      </w:r>
      <w:r w:rsidR="004846DD" w:rsidRPr="003A7D4B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="00CF16E2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260227D2" w14:textId="77777777" w:rsidR="00EC56E4" w:rsidRPr="003A7D4B" w:rsidRDefault="00EC56E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BBE635A" w14:textId="77777777" w:rsidR="00EC56E4" w:rsidRPr="003A7D4B" w:rsidRDefault="00EC56E4" w:rsidP="003A7D4B">
      <w:pPr>
        <w:spacing w:line="360" w:lineRule="auto"/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</w:pPr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>Postoperative treatment</w:t>
      </w:r>
    </w:p>
    <w:p w14:paraId="11F65927" w14:textId="23AA6D7F" w:rsidR="00EC56E4" w:rsidRPr="003A7D4B" w:rsidRDefault="00EC56E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eastAsia="Arial Unicode MS" w:hAnsi="Book Antiqua" w:cs="Arial Unicode MS"/>
          <w:bCs/>
          <w:color w:val="000000" w:themeColor="text1"/>
          <w:sz w:val="24"/>
          <w:szCs w:val="24"/>
        </w:rPr>
        <w:t>X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-ray or chest and abdomen computed tomography (CT) was </w:t>
      </w:r>
      <w:r w:rsidR="00EE71B5" w:rsidRPr="003A7D4B">
        <w:rPr>
          <w:rFonts w:ascii="Book Antiqua" w:hAnsi="Book Antiqua"/>
          <w:bCs/>
          <w:color w:val="000000" w:themeColor="text1"/>
          <w:sz w:val="24"/>
          <w:szCs w:val="24"/>
        </w:rPr>
        <w:t>routinely performed postoperatively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o evaluate </w:t>
      </w:r>
      <w:r w:rsidR="00EE71B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or </w:t>
      </w:r>
      <w:r w:rsidR="00691701" w:rsidRPr="003A7D4B">
        <w:rPr>
          <w:rFonts w:ascii="Book Antiqua" w:hAnsi="Book Antiqua"/>
          <w:bCs/>
          <w:color w:val="000000" w:themeColor="text1"/>
          <w:sz w:val="24"/>
          <w:szCs w:val="24"/>
        </w:rPr>
        <w:t>gas-related complications immediately after POEM. D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layed hemorrhage, pulmonary infection</w:t>
      </w:r>
      <w:r w:rsidR="00F12336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other complications were </w:t>
      </w:r>
      <w:r w:rsidR="00691701" w:rsidRPr="003A7D4B">
        <w:rPr>
          <w:rFonts w:ascii="Book Antiqua" w:hAnsi="Book Antiqua"/>
          <w:bCs/>
          <w:color w:val="000000" w:themeColor="text1"/>
          <w:sz w:val="24"/>
          <w:szCs w:val="24"/>
        </w:rPr>
        <w:t>also monitored</w:t>
      </w:r>
      <w:r w:rsidR="0078573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under EGD </w:t>
      </w:r>
      <w:r w:rsidR="0069170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fter the procedure. </w:t>
      </w:r>
      <w:r w:rsidR="0032133B" w:rsidRPr="003A7D4B">
        <w:rPr>
          <w:rFonts w:ascii="Book Antiqua" w:hAnsi="Book Antiqua"/>
          <w:bCs/>
          <w:color w:val="000000" w:themeColor="text1"/>
          <w:sz w:val="24"/>
          <w:szCs w:val="24"/>
        </w:rPr>
        <w:t>Evaluation of t</w:t>
      </w:r>
      <w:r w:rsidR="0069170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nnel infection or penetration-raised esophagitis </w:t>
      </w:r>
      <w:r w:rsidR="0032133B" w:rsidRPr="003A7D4B">
        <w:rPr>
          <w:rFonts w:ascii="Book Antiqua" w:hAnsi="Book Antiqua"/>
          <w:bCs/>
          <w:color w:val="000000" w:themeColor="text1"/>
          <w:sz w:val="24"/>
          <w:szCs w:val="24"/>
        </w:rPr>
        <w:t>also occurs</w:t>
      </w:r>
      <w:r w:rsidR="0069170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uring the postoperative EGD examination</w:t>
      </w:r>
      <w:r w:rsidR="0032133B" w:rsidRPr="003A7D4B">
        <w:rPr>
          <w:rFonts w:ascii="Book Antiqua" w:hAnsi="Book Antiqua"/>
          <w:bCs/>
          <w:color w:val="000000" w:themeColor="text1"/>
          <w:sz w:val="24"/>
          <w:szCs w:val="24"/>
        </w:rPr>
        <w:t>, especially</w:t>
      </w:r>
      <w:r w:rsidR="0069170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f the mucosa</w:t>
      </w:r>
      <w:r w:rsidR="0032133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as</w:t>
      </w:r>
      <w:r w:rsidR="0069170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enetrat</w:t>
      </w:r>
      <w:r w:rsidR="0032133B" w:rsidRPr="003A7D4B">
        <w:rPr>
          <w:rFonts w:ascii="Book Antiqua" w:hAnsi="Book Antiqua"/>
          <w:bCs/>
          <w:color w:val="000000" w:themeColor="text1"/>
          <w:sz w:val="24"/>
          <w:szCs w:val="24"/>
        </w:rPr>
        <w:t>ed</w:t>
      </w:r>
      <w:r w:rsidR="0069170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uring the procedure.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fter </w:t>
      </w:r>
      <w:r w:rsidR="0032133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asting for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3 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ostoperatively, a liquid diet was followed for 1 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 then a soft diet</w:t>
      </w:r>
      <w:r w:rsidR="009C2DD7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9C2DD7" w:rsidRPr="003A7D4B">
        <w:rPr>
          <w:rFonts w:ascii="Book Antiqua" w:hAnsi="Book Antiqua"/>
          <w:bCs/>
          <w:color w:val="000000" w:themeColor="text1"/>
          <w:sz w:val="24"/>
          <w:szCs w:val="24"/>
        </w:rPr>
        <w:t>A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gular diet was resumed 1 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fter POEM. Postoperative medications, including double-dose PPI and antibiotics, were prescribed</w:t>
      </w:r>
      <w:r w:rsidR="0017624C" w:rsidRPr="003A7D4B">
        <w:rPr>
          <w:rFonts w:ascii="Book Antiqua" w:hAnsi="Book Antiqua"/>
          <w:bCs/>
          <w:color w:val="000000" w:themeColor="text1"/>
          <w:sz w:val="24"/>
          <w:szCs w:val="24"/>
        </w:rPr>
        <w:t>;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PI was required for at least 4 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wk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C214C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</w:p>
    <w:p w14:paraId="32C6DE66" w14:textId="77777777" w:rsidR="00EC56E4" w:rsidRPr="003A7D4B" w:rsidRDefault="00EC56E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24EAF7F" w14:textId="77777777" w:rsidR="00930F81" w:rsidRPr="003A7D4B" w:rsidRDefault="00930F81" w:rsidP="003A7D4B">
      <w:pPr>
        <w:autoSpaceDE w:val="0"/>
        <w:autoSpaceDN w:val="0"/>
        <w:adjustRightInd w:val="0"/>
        <w:spacing w:line="360" w:lineRule="auto"/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</w:pPr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>Follow-up</w:t>
      </w:r>
    </w:p>
    <w:p w14:paraId="6FAF56B4" w14:textId="26EFB202" w:rsidR="00930F81" w:rsidRPr="003A7D4B" w:rsidRDefault="00930F81" w:rsidP="003A7D4B">
      <w:pPr>
        <w:autoSpaceDE w:val="0"/>
        <w:autoSpaceDN w:val="0"/>
        <w:adjustRightIn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atients were scheduled for a follow-up visit at 3 </w:t>
      </w:r>
      <w:proofErr w:type="spellStart"/>
      <w:r w:rsidR="004D2481">
        <w:rPr>
          <w:rFonts w:ascii="Book Antiqua" w:hAnsi="Book Antiqua" w:hint="eastAsia"/>
          <w:bCs/>
          <w:color w:val="000000" w:themeColor="text1"/>
          <w:sz w:val="24"/>
          <w:szCs w:val="24"/>
        </w:rPr>
        <w:t>mo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 6 </w:t>
      </w:r>
      <w:proofErr w:type="spellStart"/>
      <w:r w:rsidR="004D2481">
        <w:rPr>
          <w:rFonts w:ascii="Book Antiqua" w:hAnsi="Book Antiqua" w:hint="eastAsia"/>
          <w:bCs/>
          <w:color w:val="000000" w:themeColor="text1"/>
          <w:sz w:val="24"/>
          <w:szCs w:val="24"/>
        </w:rPr>
        <w:t>mo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 1 year</w:t>
      </w:r>
      <w:r w:rsidR="00144D1D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2 years after POEM. EGD, high-resolution manometry, and 24-h esophageal pH monitoring </w:t>
      </w:r>
      <w:r w:rsidR="0076583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er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quired </w:t>
      </w:r>
      <w:r w:rsidR="004B3F6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t the follow-up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o assess the healing of the</w:t>
      </w:r>
      <w:r w:rsidR="004B3F6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cosal penetration or the entry incision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 LESP</w:t>
      </w:r>
      <w:r w:rsidR="00F40458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postoperative esophagitis</w:t>
      </w:r>
      <w:r w:rsidR="00F40458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spectively.</w:t>
      </w:r>
      <w:r w:rsidR="00AC41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620B46" w:rsidRPr="003A7D4B">
        <w:rPr>
          <w:rFonts w:ascii="Book Antiqua" w:hAnsi="Book Antiqua"/>
          <w:bCs/>
          <w:color w:val="000000" w:themeColor="text1"/>
          <w:sz w:val="24"/>
          <w:szCs w:val="24"/>
        </w:rPr>
        <w:t>For patients who experienced mucosal penetration during POEM,</w:t>
      </w:r>
      <w:r w:rsidR="00AC41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8573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wo </w:t>
      </w:r>
      <w:r w:rsidR="00620B4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dditional </w:t>
      </w:r>
      <w:r w:rsidR="00AC4155" w:rsidRPr="003A7D4B">
        <w:rPr>
          <w:rFonts w:ascii="Book Antiqua" w:hAnsi="Book Antiqua"/>
          <w:bCs/>
          <w:color w:val="000000" w:themeColor="text1"/>
          <w:sz w:val="24"/>
          <w:szCs w:val="24"/>
        </w:rPr>
        <w:t>follow-up</w:t>
      </w:r>
      <w:r w:rsidR="00785733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AC41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t </w:t>
      </w:r>
      <w:r w:rsidR="0078573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ne week and six </w:t>
      </w:r>
      <w:r w:rsidR="00F944A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eeks </w:t>
      </w:r>
      <w:r w:rsidR="00AC41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ostoperatively </w:t>
      </w:r>
      <w:r w:rsidR="00620B46" w:rsidRPr="003A7D4B">
        <w:rPr>
          <w:rFonts w:ascii="Book Antiqua" w:hAnsi="Book Antiqua"/>
          <w:bCs/>
          <w:color w:val="000000" w:themeColor="text1"/>
          <w:sz w:val="24"/>
          <w:szCs w:val="24"/>
        </w:rPr>
        <w:t>were</w:t>
      </w:r>
      <w:r w:rsidR="00AC41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dded</w:t>
      </w:r>
      <w:r w:rsidR="0006190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ostoperative complications and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ckardt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core</w:t>
      </w:r>
      <w:r w:rsidR="00620B46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620B46" w:rsidRPr="003A7D4B">
        <w:rPr>
          <w:rFonts w:ascii="Book Antiqua" w:hAnsi="Book Antiqua"/>
          <w:bCs/>
          <w:color w:val="000000" w:themeColor="text1"/>
          <w:sz w:val="24"/>
          <w:szCs w:val="24"/>
        </w:rPr>
        <w:t>for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ach patient were recorded </w:t>
      </w:r>
      <w:r w:rsidRPr="004D2481">
        <w:rPr>
          <w:rFonts w:ascii="Book Antiqua" w:hAnsi="Book Antiqua"/>
          <w:bCs/>
          <w:i/>
          <w:color w:val="000000" w:themeColor="text1"/>
          <w:sz w:val="24"/>
          <w:szCs w:val="24"/>
        </w:rPr>
        <w:t>via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 telephone</w:t>
      </w:r>
      <w:r w:rsidR="00312E0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3954E5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atment success was defined as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ckardt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cores no </w:t>
      </w:r>
      <w:r w:rsidR="003954E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greater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han 3.</w:t>
      </w:r>
      <w:r w:rsidR="0078536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</w:p>
    <w:p w14:paraId="349E20BE" w14:textId="77777777" w:rsidR="00BE32E7" w:rsidRPr="003A7D4B" w:rsidRDefault="00BE32E7" w:rsidP="003A7D4B">
      <w:pPr>
        <w:autoSpaceDE w:val="0"/>
        <w:autoSpaceDN w:val="0"/>
        <w:adjustRightIn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15ADB7C" w14:textId="77777777" w:rsidR="00BE32E7" w:rsidRPr="003A7D4B" w:rsidRDefault="00BE32E7" w:rsidP="003A7D4B">
      <w:pPr>
        <w:autoSpaceDE w:val="0"/>
        <w:autoSpaceDN w:val="0"/>
        <w:adjustRightInd w:val="0"/>
        <w:spacing w:line="360" w:lineRule="auto"/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</w:pPr>
      <w:bookmarkStart w:id="36" w:name="OLE_LINK37"/>
      <w:bookmarkStart w:id="37" w:name="OLE_LINK38"/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>Statistical analysis</w:t>
      </w:r>
      <w:bookmarkEnd w:id="36"/>
      <w:bookmarkEnd w:id="37"/>
    </w:p>
    <w:p w14:paraId="05A30250" w14:textId="6DBAD9CA" w:rsidR="00BE32E7" w:rsidRPr="003A7D4B" w:rsidRDefault="00BE32E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ll statistical analyses were </w:t>
      </w:r>
      <w:r w:rsidR="00B21B7D" w:rsidRPr="003A7D4B">
        <w:rPr>
          <w:rFonts w:ascii="Book Antiqua" w:hAnsi="Book Antiqua"/>
          <w:bCs/>
          <w:color w:val="000000" w:themeColor="text1"/>
          <w:sz w:val="24"/>
          <w:szCs w:val="24"/>
        </w:rPr>
        <w:t>performed using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B21B7D" w:rsidRPr="003A7D4B">
        <w:rPr>
          <w:rFonts w:ascii="Book Antiqua" w:hAnsi="Book Antiqua"/>
          <w:bCs/>
          <w:color w:val="000000" w:themeColor="text1"/>
          <w:sz w:val="24"/>
          <w:szCs w:val="24"/>
        </w:rPr>
        <w:t>SPS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oftware version 17.0. Variables </w:t>
      </w:r>
      <w:r w:rsidR="00A80E0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r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xpressed as mean</w:t>
      </w:r>
      <w:r w:rsidR="00F3094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r median</w:t>
      </w:r>
      <w:r w:rsidR="001C7E1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bookmarkStart w:id="38" w:name="OLE_LINK5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aired-</w:t>
      </w:r>
      <w:r w:rsidR="00430AB3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amples</w:t>
      </w:r>
      <w:bookmarkEnd w:id="38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D38E6" w:rsidRPr="003A7D4B">
        <w:rPr>
          <w:rFonts w:ascii="Book Antiqua" w:hAnsi="Book Antiqua"/>
          <w:bCs/>
          <w:color w:val="000000" w:themeColor="text1"/>
          <w:sz w:val="24"/>
          <w:szCs w:val="24"/>
        </w:rPr>
        <w:t>Student’s </w:t>
      </w:r>
      <w:r w:rsidR="00CD38E6" w:rsidRPr="004D2481">
        <w:rPr>
          <w:rFonts w:ascii="Book Antiqua" w:hAnsi="Book Antiqua"/>
          <w:bCs/>
          <w:i/>
          <w:color w:val="000000" w:themeColor="text1"/>
          <w:sz w:val="24"/>
          <w:szCs w:val="24"/>
        </w:rPr>
        <w:t>t</w:t>
      </w:r>
      <w:r w:rsidR="003375CD" w:rsidRPr="003A7D4B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="00CD38E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est or </w:t>
      </w:r>
      <w:r w:rsidR="0067706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ilcoxon </w:t>
      </w:r>
      <w:r w:rsidR="000B4C4D" w:rsidRPr="003A7D4B">
        <w:rPr>
          <w:rFonts w:ascii="Book Antiqua" w:hAnsi="Book Antiqua"/>
          <w:bCs/>
          <w:color w:val="000000" w:themeColor="text1"/>
          <w:sz w:val="24"/>
          <w:szCs w:val="24"/>
        </w:rPr>
        <w:t>m</w:t>
      </w:r>
      <w:r w:rsidR="00677064" w:rsidRPr="003A7D4B">
        <w:rPr>
          <w:rFonts w:ascii="Book Antiqua" w:hAnsi="Book Antiqua"/>
          <w:bCs/>
          <w:color w:val="000000" w:themeColor="text1"/>
          <w:sz w:val="24"/>
          <w:szCs w:val="24"/>
        </w:rPr>
        <w:t>atched-</w:t>
      </w:r>
      <w:r w:rsidR="000B4C4D" w:rsidRPr="003A7D4B">
        <w:rPr>
          <w:rFonts w:ascii="Book Antiqua" w:hAnsi="Book Antiqua"/>
          <w:bCs/>
          <w:color w:val="000000" w:themeColor="text1"/>
          <w:sz w:val="24"/>
          <w:szCs w:val="24"/>
        </w:rPr>
        <w:t>p</w:t>
      </w:r>
      <w:r w:rsidR="0067706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irs </w:t>
      </w:r>
      <w:r w:rsidR="000B4C4D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677064" w:rsidRPr="003A7D4B">
        <w:rPr>
          <w:rFonts w:ascii="Book Antiqua" w:hAnsi="Book Antiqua"/>
          <w:bCs/>
          <w:color w:val="000000" w:themeColor="text1"/>
          <w:sz w:val="24"/>
          <w:szCs w:val="24"/>
        </w:rPr>
        <w:t>igned-</w:t>
      </w:r>
      <w:r w:rsidR="000B4C4D" w:rsidRPr="003A7D4B">
        <w:rPr>
          <w:rFonts w:ascii="Book Antiqua" w:hAnsi="Book Antiqua"/>
          <w:bCs/>
          <w:color w:val="000000" w:themeColor="text1"/>
          <w:sz w:val="24"/>
          <w:szCs w:val="24"/>
        </w:rPr>
        <w:t>r</w:t>
      </w:r>
      <w:r w:rsidR="0067706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nks </w:t>
      </w:r>
      <w:r w:rsidR="000B4C4D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677064" w:rsidRPr="003A7D4B">
        <w:rPr>
          <w:rFonts w:ascii="Book Antiqua" w:hAnsi="Book Antiqua"/>
          <w:bCs/>
          <w:color w:val="000000" w:themeColor="text1"/>
          <w:sz w:val="24"/>
          <w:szCs w:val="24"/>
        </w:rPr>
        <w:t>est</w:t>
      </w:r>
      <w:r w:rsidR="00CD38E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009EC" w:rsidRPr="003A7D4B">
        <w:rPr>
          <w:rFonts w:ascii="Book Antiqua" w:hAnsi="Book Antiqua"/>
          <w:bCs/>
          <w:color w:val="000000" w:themeColor="text1"/>
          <w:sz w:val="24"/>
          <w:szCs w:val="24"/>
        </w:rPr>
        <w:t>was</w:t>
      </w:r>
      <w:r w:rsidR="00CD38E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used to estimate the treatment outcomes of POEM.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 All reported p</w:t>
      </w:r>
      <w:r w:rsidR="000A7AAD" w:rsidRPr="003A7D4B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values </w:t>
      </w:r>
      <w:r w:rsidR="000A7AA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r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wo-tailed</w:t>
      </w:r>
      <w:r w:rsidR="009C2129" w:rsidRPr="003A7D4B">
        <w:rPr>
          <w:rFonts w:ascii="Book Antiqua" w:hAnsi="Book Antiqua"/>
          <w:bCs/>
          <w:color w:val="000000" w:themeColor="text1"/>
          <w:sz w:val="24"/>
          <w:szCs w:val="24"/>
        </w:rPr>
        <w:t>;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45F55" w:rsidRPr="003A7D4B">
        <w:rPr>
          <w:rFonts w:ascii="Book Antiqua" w:hAnsi="Book Antiqua"/>
          <w:bCs/>
          <w:i/>
          <w:color w:val="000000" w:themeColor="text1"/>
          <w:sz w:val="24"/>
          <w:szCs w:val="24"/>
        </w:rPr>
        <w:t>P</w:t>
      </w:r>
      <w:r w:rsidR="009C2129" w:rsidRPr="003A7D4B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values of </w:t>
      </w:r>
      <w:r w:rsidR="00EE0785" w:rsidRPr="003A7D4B">
        <w:rPr>
          <w:rFonts w:ascii="Book Antiqua" w:hAnsi="Book Antiqua"/>
          <w:bCs/>
          <w:color w:val="000000" w:themeColor="text1"/>
          <w:sz w:val="24"/>
          <w:szCs w:val="24"/>
        </w:rPr>
        <w:t>&lt;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0.05 were considered statistically significant.</w:t>
      </w:r>
    </w:p>
    <w:p w14:paraId="599C5781" w14:textId="77777777" w:rsidR="00ED0219" w:rsidRPr="003A7D4B" w:rsidRDefault="00ED0219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DD5E2A7" w14:textId="77777777" w:rsidR="000F371F" w:rsidRPr="003A7D4B" w:rsidRDefault="00ED0219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RESULTS</w:t>
      </w:r>
    </w:p>
    <w:p w14:paraId="716504FF" w14:textId="77777777" w:rsidR="00ED0219" w:rsidRPr="003A7D4B" w:rsidRDefault="000F371F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>Patient characteristics and procedure-related parameters</w:t>
      </w:r>
    </w:p>
    <w:p w14:paraId="4B7D8CCB" w14:textId="36897A9C" w:rsidR="00ED0219" w:rsidRPr="003A7D4B" w:rsidRDefault="00ED0219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As shown in Table 1, the study cohort con</w:t>
      </w:r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>sisted of 9 men and 12</w:t>
      </w:r>
      <w:r w:rsidR="00676E2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omen, aged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15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</w:t>
      </w:r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>64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years (mean</w:t>
      </w:r>
      <w:r w:rsidR="005A6348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38.0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years). </w:t>
      </w:r>
      <w:r w:rsidR="0030252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mong </w:t>
      </w:r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21 patients with mucosal penetration, the median duration of symptoms was 26.0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="000C10F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10-360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). Three patients had a </w:t>
      </w:r>
      <w:bookmarkStart w:id="39" w:name="OLE_LINK39"/>
      <w:bookmarkStart w:id="40" w:name="OLE_LINK40"/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>previous</w:t>
      </w:r>
      <w:bookmarkEnd w:id="39"/>
      <w:bookmarkEnd w:id="40"/>
      <w:r w:rsidR="00BE6D4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B2559D" w:rsidRPr="003A7D4B">
        <w:rPr>
          <w:rFonts w:ascii="Book Antiqua" w:hAnsi="Book Antiqua"/>
          <w:bCs/>
          <w:color w:val="000000" w:themeColor="text1"/>
          <w:sz w:val="24"/>
          <w:szCs w:val="24"/>
        </w:rPr>
        <w:t>B</w:t>
      </w:r>
      <w:r w:rsidR="00291EAE" w:rsidRPr="003A7D4B">
        <w:rPr>
          <w:rFonts w:ascii="Book Antiqua" w:hAnsi="Book Antiqua"/>
          <w:bCs/>
          <w:color w:val="000000" w:themeColor="text1"/>
          <w:sz w:val="24"/>
          <w:szCs w:val="24"/>
        </w:rPr>
        <w:t>otox injection</w:t>
      </w:r>
      <w:r w:rsidR="0030252B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291EA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one had a previous</w:t>
      </w:r>
      <w:r w:rsidR="00291EAE" w:rsidRPr="003A7D4B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291EAE" w:rsidRPr="003A7D4B">
        <w:rPr>
          <w:rFonts w:ascii="Book Antiqua" w:hAnsi="Book Antiqua"/>
          <w:bCs/>
          <w:color w:val="000000" w:themeColor="text1"/>
          <w:sz w:val="24"/>
          <w:szCs w:val="24"/>
        </w:rPr>
        <w:t>bouginage</w:t>
      </w:r>
      <w:proofErr w:type="spellEnd"/>
      <w:r w:rsidR="00291EA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According to the Chicago classification, 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2 </w:t>
      </w:r>
      <w:r w:rsidR="0030252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s 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>were classified as type</w:t>
      </w:r>
      <w:r w:rsidR="0030252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18 as type </w:t>
      </w:r>
      <w:r w:rsidR="0030252B" w:rsidRPr="003A7D4B">
        <w:rPr>
          <w:rFonts w:ascii="Book Antiqua" w:hAnsi="Book Antiqua"/>
          <w:bCs/>
          <w:color w:val="000000" w:themeColor="text1"/>
          <w:sz w:val="24"/>
          <w:szCs w:val="24"/>
        </w:rPr>
        <w:t>II,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1 as type </w:t>
      </w:r>
      <w:r w:rsidR="0030252B" w:rsidRPr="003A7D4B">
        <w:rPr>
          <w:rFonts w:ascii="Book Antiqua" w:hAnsi="Book Antiqua"/>
          <w:bCs/>
          <w:color w:val="000000" w:themeColor="text1"/>
          <w:sz w:val="24"/>
          <w:szCs w:val="24"/>
        </w:rPr>
        <w:t>III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All 21 patients successfully </w:t>
      </w:r>
      <w:r w:rsidR="006B6F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nderwent 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>POEM with a median operative time of 58.9 min (</w:t>
      </w:r>
      <w:r w:rsidR="00B2559D" w:rsidRPr="003A7D4B">
        <w:rPr>
          <w:rFonts w:ascii="Book Antiqua" w:hAnsi="Book Antiqua"/>
          <w:bCs/>
          <w:color w:val="000000" w:themeColor="text1"/>
          <w:sz w:val="24"/>
          <w:szCs w:val="24"/>
        </w:rPr>
        <w:t>range,</w:t>
      </w:r>
      <w:r w:rsidR="006B6F2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>20.0-141.0 min). The mean length of</w:t>
      </w:r>
      <w:r w:rsidR="00292D8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 </w:t>
      </w:r>
      <w:proofErr w:type="spellStart"/>
      <w:r w:rsidR="00292D86" w:rsidRPr="003A7D4B">
        <w:rPr>
          <w:rFonts w:ascii="Book Antiqua" w:hAnsi="Book Antiqua"/>
          <w:bCs/>
          <w:color w:val="000000" w:themeColor="text1"/>
          <w:sz w:val="24"/>
          <w:szCs w:val="24"/>
        </w:rPr>
        <w:t>submucosal</w:t>
      </w:r>
      <w:proofErr w:type="spellEnd"/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unnel and </w:t>
      </w:r>
      <w:proofErr w:type="spellStart"/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as 11.7 cm (</w:t>
      </w:r>
      <w:r w:rsidR="00B2559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>7-18 cm) and 5.6 cm (</w:t>
      </w:r>
      <w:r w:rsidR="00B2559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>3-10 cm)</w:t>
      </w:r>
      <w:r w:rsidR="00E463E3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0F371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spectively.</w:t>
      </w:r>
    </w:p>
    <w:p w14:paraId="2A8F1FCA" w14:textId="2816196A" w:rsidR="000F371F" w:rsidRPr="003A7D4B" w:rsidRDefault="00D335EA" w:rsidP="003A7D4B">
      <w:pPr>
        <w:spacing w:line="360" w:lineRule="auto"/>
        <w:ind w:firstLineChars="150" w:firstLine="36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ith regards to </w:t>
      </w:r>
      <w:proofErr w:type="spellStart"/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>myotyomy</w:t>
      </w:r>
      <w:proofErr w:type="spellEnd"/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ype, 10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s received an </w:t>
      </w:r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ner circular muscle </w:t>
      </w:r>
      <w:proofErr w:type="spellStart"/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9 </w:t>
      </w:r>
      <w:r w:rsidR="00D74C1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d a </w:t>
      </w:r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rogressive full-thickness </w:t>
      </w:r>
      <w:proofErr w:type="spellStart"/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1 </w:t>
      </w:r>
      <w:r w:rsidR="00D74C1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d a </w:t>
      </w:r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ull-thickness </w:t>
      </w:r>
      <w:proofErr w:type="spellStart"/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D74C17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1 </w:t>
      </w:r>
      <w:r w:rsidR="00D74C1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d a </w:t>
      </w:r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glasses-style anti-reflux </w:t>
      </w:r>
      <w:proofErr w:type="spellStart"/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511B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</w:p>
    <w:p w14:paraId="4FC34C44" w14:textId="77777777" w:rsidR="00CF1B74" w:rsidRPr="003A7D4B" w:rsidRDefault="00CF1B7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251BC46" w14:textId="27FF237D" w:rsidR="00BE6D4F" w:rsidRPr="003A7D4B" w:rsidRDefault="00505F16" w:rsidP="003A7D4B">
      <w:pPr>
        <w:spacing w:line="360" w:lineRule="auto"/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</w:pPr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 xml:space="preserve">Mucosal penetration characteristics and treatment outcomes </w:t>
      </w:r>
      <w:r w:rsidR="00042024"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 xml:space="preserve">after </w:t>
      </w:r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>fibrin sealant</w:t>
      </w:r>
    </w:p>
    <w:p w14:paraId="64B08EA9" w14:textId="2E803B97" w:rsidR="00505F16" w:rsidRPr="003A7D4B" w:rsidRDefault="009F0049" w:rsidP="003A7D4B">
      <w:pPr>
        <w:spacing w:line="360" w:lineRule="auto"/>
        <w:rPr>
          <w:rFonts w:ascii="Book Antiqua" w:hAnsi="Book Antiqua" w:cs="Book Antiqua"/>
          <w:i/>
          <w:iCs/>
          <w:color w:val="000000" w:themeColor="text1"/>
          <w:kern w:val="0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s shown in Table </w:t>
      </w:r>
      <w:r w:rsidR="004F0F10">
        <w:rPr>
          <w:rFonts w:ascii="Book Antiqua" w:hAnsi="Book Antiqua" w:hint="eastAsia"/>
          <w:bCs/>
          <w:color w:val="000000" w:themeColor="text1"/>
          <w:sz w:val="24"/>
          <w:szCs w:val="24"/>
        </w:rPr>
        <w:t>2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 a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ll 21 patients had a solitary mucosal penetration in the cardia (12 in </w:t>
      </w:r>
      <w:r w:rsidR="00CA0BE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esophag</w:t>
      </w:r>
      <w:r w:rsidR="00CA0BE3" w:rsidRPr="003A7D4B">
        <w:rPr>
          <w:rFonts w:ascii="Book Antiqua" w:hAnsi="Book Antiqua"/>
          <w:bCs/>
          <w:color w:val="000000" w:themeColor="text1"/>
          <w:sz w:val="24"/>
          <w:szCs w:val="24"/>
        </w:rPr>
        <w:t>eal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E6058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gion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cardia, 9 in </w:t>
      </w:r>
      <w:r w:rsidR="00CA0BE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tomach </w:t>
      </w:r>
      <w:r w:rsidR="00E6058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gion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of cardia</w:t>
      </w:r>
      <w:r w:rsidR="00CA0BE3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1 in both</w:t>
      </w:r>
      <w:r w:rsidR="00CA0BE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sophag</w:t>
      </w:r>
      <w:r w:rsidR="00CA0BE3" w:rsidRPr="003A7D4B">
        <w:rPr>
          <w:rFonts w:ascii="Book Antiqua" w:hAnsi="Book Antiqua"/>
          <w:bCs/>
          <w:color w:val="000000" w:themeColor="text1"/>
          <w:sz w:val="24"/>
          <w:szCs w:val="24"/>
        </w:rPr>
        <w:t>eal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stomach </w:t>
      </w:r>
      <w:r w:rsidR="00E60583" w:rsidRPr="003A7D4B">
        <w:rPr>
          <w:rFonts w:ascii="Book Antiqua" w:hAnsi="Book Antiqua"/>
          <w:bCs/>
          <w:color w:val="000000" w:themeColor="text1"/>
          <w:sz w:val="24"/>
          <w:szCs w:val="24"/>
        </w:rPr>
        <w:t>regions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). </w:t>
      </w:r>
      <w:r w:rsidR="000E5471" w:rsidRPr="003A7D4B">
        <w:rPr>
          <w:rFonts w:ascii="Book Antiqua" w:hAnsi="Book Antiqua"/>
          <w:bCs/>
          <w:color w:val="000000" w:themeColor="text1"/>
          <w:sz w:val="24"/>
          <w:szCs w:val="24"/>
        </w:rPr>
        <w:t>Twelve patients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had a hole-like penetration</w:t>
      </w:r>
      <w:r w:rsidR="000E5471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0E5471" w:rsidRPr="003A7D4B">
        <w:rPr>
          <w:rFonts w:ascii="Book Antiqua" w:hAnsi="Book Antiqua"/>
          <w:bCs/>
          <w:color w:val="000000" w:themeColor="text1"/>
          <w:sz w:val="24"/>
          <w:szCs w:val="24"/>
        </w:rPr>
        <w:t>while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9 had a linear penetration</w:t>
      </w:r>
      <w:r w:rsidR="00CB543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Figure </w:t>
      </w:r>
      <w:r w:rsidR="00CF16E2" w:rsidRPr="003A7D4B">
        <w:rPr>
          <w:rFonts w:ascii="Book Antiqua" w:hAnsi="Book Antiqua"/>
          <w:bCs/>
          <w:color w:val="000000" w:themeColor="text1"/>
          <w:sz w:val="24"/>
          <w:szCs w:val="24"/>
        </w:rPr>
        <w:t>3</w:t>
      </w:r>
      <w:r w:rsidR="00BA23F7" w:rsidRPr="003A7D4B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B910F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mong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th</w:t>
      </w:r>
      <w:r w:rsidR="00B910F8" w:rsidRPr="003A7D4B">
        <w:rPr>
          <w:rFonts w:ascii="Book Antiqua" w:hAnsi="Book Antiqua"/>
          <w:bCs/>
          <w:color w:val="000000" w:themeColor="text1"/>
          <w:sz w:val="24"/>
          <w:szCs w:val="24"/>
        </w:rPr>
        <w:t>ose with a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hole-like penetration, the mean size </w:t>
      </w:r>
      <w:r w:rsidR="0035238B" w:rsidRPr="003A7D4B">
        <w:rPr>
          <w:rFonts w:ascii="Book Antiqua" w:hAnsi="Book Antiqua"/>
          <w:bCs/>
          <w:color w:val="000000" w:themeColor="text1"/>
          <w:sz w:val="24"/>
          <w:szCs w:val="24"/>
        </w:rPr>
        <w:t>wa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s 0.14 cm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  <w:vertAlign w:val="superscript"/>
        </w:rPr>
        <w:t>2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="00E87E39" w:rsidRPr="003A7D4B">
        <w:rPr>
          <w:rFonts w:ascii="Book Antiqua" w:hAnsi="Book Antiqua"/>
          <w:bCs/>
          <w:color w:val="000000" w:themeColor="text1"/>
          <w:sz w:val="24"/>
          <w:szCs w:val="24"/>
        </w:rPr>
        <w:t>range,</w:t>
      </w:r>
      <w:r w:rsidR="006F3E4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lastRenderedPageBreak/>
        <w:t>0.02-0.32 cm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  <w:vertAlign w:val="superscript"/>
        </w:rPr>
        <w:t>2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="006F3E4C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6F3E4C" w:rsidRPr="003A7D4B">
        <w:rPr>
          <w:rFonts w:ascii="Book Antiqua" w:hAnsi="Book Antiqua"/>
          <w:bCs/>
          <w:color w:val="000000" w:themeColor="text1"/>
          <w:sz w:val="24"/>
          <w:szCs w:val="24"/>
        </w:rPr>
        <w:t>F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r the linear penetrations, the median size </w:t>
      </w:r>
      <w:r w:rsidR="000D6B8B" w:rsidRPr="003A7D4B">
        <w:rPr>
          <w:rFonts w:ascii="Book Antiqua" w:hAnsi="Book Antiqua"/>
          <w:bCs/>
          <w:color w:val="000000" w:themeColor="text1"/>
          <w:sz w:val="24"/>
          <w:szCs w:val="24"/>
        </w:rPr>
        <w:t>wa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s 0.37</w:t>
      </w:r>
      <w:r w:rsidR="00676E2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cm (</w:t>
      </w:r>
      <w:r w:rsidR="00E87E39" w:rsidRPr="003A7D4B">
        <w:rPr>
          <w:rFonts w:ascii="Book Antiqua" w:hAnsi="Book Antiqua"/>
          <w:bCs/>
          <w:color w:val="000000" w:themeColor="text1"/>
          <w:sz w:val="24"/>
          <w:szCs w:val="24"/>
        </w:rPr>
        <w:t>range,</w:t>
      </w:r>
      <w:r w:rsidR="00D32CE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0.10-1.00</w:t>
      </w:r>
      <w:r w:rsidR="00676E2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m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). Closure of mucosal penetration using fibrin sealant was performed successfully </w:t>
      </w:r>
      <w:r w:rsidR="00344E1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all 21 patients</w:t>
      </w:r>
      <w:r w:rsidR="00374F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2A1C9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wo </w:t>
      </w:r>
      <w:r w:rsidR="00374F97" w:rsidRPr="003A7D4B">
        <w:rPr>
          <w:rFonts w:ascii="Book Antiqua" w:hAnsi="Book Antiqua"/>
          <w:bCs/>
          <w:color w:val="000000" w:themeColor="text1"/>
          <w:sz w:val="24"/>
          <w:szCs w:val="24"/>
        </w:rPr>
        <w:t>case</w:t>
      </w:r>
      <w:r w:rsidR="002A1C92" w:rsidRPr="003A7D4B">
        <w:rPr>
          <w:rFonts w:ascii="Book Antiqua" w:hAnsi="Book Antiqua"/>
          <w:bCs/>
          <w:color w:val="000000" w:themeColor="text1"/>
          <w:sz w:val="24"/>
          <w:szCs w:val="24"/>
        </w:rPr>
        <w:t>s, one of which was</w:t>
      </w:r>
      <w:r w:rsidR="00374F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 relatively 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longer </w:t>
      </w:r>
      <w:r w:rsidR="00FF7C93" w:rsidRPr="003A7D4B">
        <w:rPr>
          <w:rFonts w:ascii="Book Antiqua" w:hAnsi="Book Antiqua"/>
          <w:bCs/>
          <w:color w:val="000000" w:themeColor="text1"/>
          <w:sz w:val="24"/>
          <w:szCs w:val="24"/>
        </w:rPr>
        <w:t>linear penetration</w:t>
      </w:r>
      <w:r w:rsidR="00374F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="00FF7C93" w:rsidRPr="003A7D4B">
        <w:rPr>
          <w:rFonts w:ascii="Book Antiqua" w:hAnsi="Book Antiqua"/>
          <w:bCs/>
          <w:color w:val="000000" w:themeColor="text1"/>
          <w:sz w:val="24"/>
          <w:szCs w:val="24"/>
        </w:rPr>
        <w:t>1.0 cm</w:t>
      </w:r>
      <w:r w:rsidR="00374F97" w:rsidRPr="003A7D4B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="002A1C92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374F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onsumed </w:t>
      </w:r>
      <w:r w:rsidR="007A4E6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5 </w:t>
      </w:r>
      <w:r w:rsidR="00374F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l </w:t>
      </w:r>
      <w:r w:rsidR="002A1C9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</w:t>
      </w:r>
      <w:r w:rsidR="00374F97" w:rsidRPr="003A7D4B">
        <w:rPr>
          <w:rFonts w:ascii="Book Antiqua" w:hAnsi="Book Antiqua"/>
          <w:bCs/>
          <w:color w:val="000000" w:themeColor="text1"/>
          <w:sz w:val="24"/>
          <w:szCs w:val="24"/>
        </w:rPr>
        <w:t>fibrin sealant</w:t>
      </w:r>
      <w:r w:rsidR="002A1C92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374F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A1C92" w:rsidRPr="003A7D4B">
        <w:rPr>
          <w:rFonts w:ascii="Book Antiqua" w:hAnsi="Book Antiqua"/>
          <w:bCs/>
          <w:color w:val="000000" w:themeColor="text1"/>
          <w:sz w:val="24"/>
          <w:szCs w:val="24"/>
        </w:rPr>
        <w:t>Only 2.5 m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L</w:t>
      </w:r>
      <w:r w:rsidR="002A1C9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 sealant was required for </w:t>
      </w:r>
      <w:r w:rsidR="00676E27" w:rsidRPr="003A7D4B">
        <w:rPr>
          <w:rFonts w:ascii="Book Antiqua" w:hAnsi="Book Antiqua"/>
          <w:bCs/>
          <w:color w:val="000000" w:themeColor="text1"/>
          <w:sz w:val="24"/>
          <w:szCs w:val="24"/>
        </w:rPr>
        <w:t>the remaining 19 cases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184648" w:rsidRPr="003A7D4B">
        <w:rPr>
          <w:rFonts w:ascii="Book Antiqua" w:hAnsi="Book Antiqua"/>
          <w:bCs/>
          <w:color w:val="000000" w:themeColor="text1"/>
          <w:sz w:val="24"/>
          <w:szCs w:val="24"/>
        </w:rPr>
        <w:t>O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>ne case had a 0.8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m </w:t>
      </w:r>
      <w:r w:rsidR="00353581" w:rsidRPr="003A7D4B">
        <w:rPr>
          <w:rFonts w:ascii="Book Antiqua" w:hAnsi="Book Antiqua"/>
          <w:bCs/>
          <w:color w:val="000000" w:themeColor="text1"/>
          <w:sz w:val="24"/>
          <w:szCs w:val="24"/>
        </w:rPr>
        <w:t>×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>0.4 cm hole</w:t>
      </w:r>
      <w:r w:rsidR="001A547B" w:rsidRPr="003A7D4B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like penetration </w:t>
      </w:r>
      <w:r w:rsidR="00D033F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at 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as difficult to close using </w:t>
      </w:r>
      <w:r w:rsidR="00D033F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nly 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>fibrin sealant</w:t>
      </w:r>
      <w:r w:rsidR="00D033F2" w:rsidRPr="003A7D4B">
        <w:rPr>
          <w:rFonts w:ascii="Book Antiqua" w:hAnsi="Book Antiqua"/>
          <w:bCs/>
          <w:color w:val="000000" w:themeColor="text1"/>
          <w:sz w:val="24"/>
          <w:szCs w:val="24"/>
        </w:rPr>
        <w:t>;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us, one hemostatic clip was used to make a preliminary </w:t>
      </w:r>
      <w:r w:rsidR="00D033F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losure of 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>the penetration, and fibrin sealant was</w:t>
      </w:r>
      <w:r w:rsidR="00D033F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n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prayed to fully cover the </w:t>
      </w:r>
      <w:r w:rsidR="0028518E" w:rsidRPr="003A7D4B">
        <w:rPr>
          <w:rFonts w:ascii="Book Antiqua" w:hAnsi="Book Antiqua"/>
          <w:bCs/>
          <w:color w:val="000000" w:themeColor="text1"/>
          <w:sz w:val="24"/>
          <w:szCs w:val="24"/>
        </w:rPr>
        <w:t>mucosal defect</w:t>
      </w:r>
      <w:r w:rsidR="007D6C0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C16C61" w:rsidRPr="003A7D4B">
        <w:rPr>
          <w:rFonts w:ascii="Book Antiqua" w:hAnsi="Book Antiqua"/>
          <w:bCs/>
          <w:color w:val="000000" w:themeColor="text1"/>
          <w:sz w:val="24"/>
          <w:szCs w:val="24"/>
        </w:rPr>
        <w:t>The first t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wo patients</w:t>
      </w:r>
      <w:r w:rsidR="003F617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o</w:t>
      </w:r>
      <w:r w:rsidR="00C16C6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xperience mucosal penetration </w:t>
      </w:r>
      <w:r w:rsidR="003F617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d a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nasogastric tube</w:t>
      </w:r>
      <w:r w:rsidR="003F617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laced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for </w:t>
      </w:r>
      <w:r w:rsidR="00640E8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5 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fter POEM</w:t>
      </w:r>
      <w:r w:rsidR="00640E88" w:rsidRPr="003A7D4B">
        <w:rPr>
          <w:rFonts w:ascii="Book Antiqua" w:hAnsi="Book Antiqua"/>
          <w:bCs/>
          <w:color w:val="000000" w:themeColor="text1"/>
          <w:sz w:val="24"/>
          <w:szCs w:val="24"/>
        </w:rPr>
        <w:t>;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 remaining 19 patients were kept fasting for 3 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="00293E66" w:rsidRPr="003A7D4B">
        <w:rPr>
          <w:rFonts w:ascii="Book Antiqua" w:hAnsi="Book Antiqua"/>
          <w:bCs/>
          <w:color w:val="000000" w:themeColor="text1"/>
          <w:sz w:val="24"/>
          <w:szCs w:val="24"/>
        </w:rPr>
        <w:t>. The mucosal penetration</w:t>
      </w:r>
      <w:r w:rsidR="00640E88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293E6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had an appearance </w:t>
      </w:r>
      <w:r w:rsidR="0032263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n EGD at one week postoperatively </w:t>
      </w:r>
      <w:r w:rsidR="00293E6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s shown in Figure </w:t>
      </w:r>
      <w:r w:rsidR="00CF16E2" w:rsidRPr="003A7D4B">
        <w:rPr>
          <w:rFonts w:ascii="Book Antiqua" w:hAnsi="Book Antiqua"/>
          <w:bCs/>
          <w:color w:val="000000" w:themeColor="text1"/>
          <w:sz w:val="24"/>
          <w:szCs w:val="24"/>
        </w:rPr>
        <w:t>4A</w:t>
      </w:r>
      <w:r w:rsidR="00293E6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an appearance </w:t>
      </w:r>
      <w:r w:rsidR="0032263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t 6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wk</w:t>
      </w:r>
      <w:proofErr w:type="spellEnd"/>
      <w:r w:rsidR="0032263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93E6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s shown in Figure </w:t>
      </w:r>
      <w:r w:rsidR="00CF16E2" w:rsidRPr="003A7D4B">
        <w:rPr>
          <w:rFonts w:ascii="Book Antiqua" w:hAnsi="Book Antiqua"/>
          <w:bCs/>
          <w:color w:val="000000" w:themeColor="text1"/>
          <w:sz w:val="24"/>
          <w:szCs w:val="24"/>
        </w:rPr>
        <w:t>4B</w:t>
      </w:r>
      <w:r w:rsidR="00293E6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ll 21 </w:t>
      </w:r>
      <w:r w:rsidR="0041624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s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ere discharged after a median </w:t>
      </w:r>
      <w:r w:rsidR="00752C7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5 days (</w:t>
      </w:r>
      <w:r w:rsidR="00752C7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5-7 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) postoperative</w:t>
      </w:r>
      <w:r w:rsidR="0081257E" w:rsidRPr="003A7D4B">
        <w:rPr>
          <w:rFonts w:ascii="Book Antiqua" w:hAnsi="Book Antiqua"/>
          <w:bCs/>
          <w:color w:val="000000" w:themeColor="text1"/>
          <w:sz w:val="24"/>
          <w:szCs w:val="24"/>
        </w:rPr>
        <w:t>ly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. During a median 42 months (</w:t>
      </w:r>
      <w:r w:rsidR="000D5DD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9-62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="00505F16" w:rsidRPr="003A7D4B">
        <w:rPr>
          <w:rFonts w:ascii="Book Antiqua" w:hAnsi="Book Antiqua"/>
          <w:bCs/>
          <w:color w:val="000000" w:themeColor="text1"/>
          <w:sz w:val="24"/>
          <w:szCs w:val="24"/>
        </w:rPr>
        <w:t>) follow-up, all 21 mucosal penetrations successfully healed without</w:t>
      </w:r>
      <w:r w:rsidR="00BA23F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F4611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occurrence of </w:t>
      </w:r>
      <w:r w:rsidR="00BA23F7" w:rsidRPr="003A7D4B">
        <w:rPr>
          <w:rFonts w:ascii="Book Antiqua" w:hAnsi="Book Antiqua"/>
          <w:bCs/>
          <w:color w:val="000000" w:themeColor="text1"/>
          <w:sz w:val="24"/>
          <w:szCs w:val="24"/>
        </w:rPr>
        <w:t>penetration-raised tunnel-infection, ulcer</w:t>
      </w:r>
      <w:r w:rsidR="003A2633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BA23F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sophagitis</w:t>
      </w:r>
      <w:r w:rsidR="000F552C" w:rsidRPr="003A7D4B">
        <w:rPr>
          <w:rFonts w:ascii="Book Antiqua" w:hAnsi="Book Antiqua"/>
          <w:bCs/>
          <w:color w:val="000000" w:themeColor="text1"/>
          <w:sz w:val="24"/>
          <w:szCs w:val="24"/>
        </w:rPr>
        <w:t>, mediastinal leak, or peritoneal leak</w:t>
      </w:r>
      <w:r w:rsidR="00BA23F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45040D" w:rsidRPr="003A7D4B">
        <w:rPr>
          <w:rFonts w:ascii="Book Antiqua" w:hAnsi="Book Antiqua"/>
          <w:bCs/>
          <w:color w:val="000000" w:themeColor="text1"/>
          <w:sz w:val="24"/>
          <w:szCs w:val="24"/>
        </w:rPr>
        <w:t>D</w:t>
      </w:r>
      <w:r w:rsidR="002123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tailed data of the </w:t>
      </w:r>
      <w:r w:rsidR="0045040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21 patients with </w:t>
      </w:r>
      <w:r w:rsidR="002123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ucosal penetrations </w:t>
      </w:r>
      <w:r w:rsidR="00953149" w:rsidRPr="003A7D4B">
        <w:rPr>
          <w:rFonts w:ascii="Book Antiqua" w:hAnsi="Book Antiqua"/>
          <w:bCs/>
          <w:color w:val="000000" w:themeColor="text1"/>
          <w:sz w:val="24"/>
          <w:szCs w:val="24"/>
        </w:rPr>
        <w:t>are</w:t>
      </w:r>
      <w:r w:rsidR="002123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hown in Table </w:t>
      </w:r>
      <w:r w:rsidR="004F0F10">
        <w:rPr>
          <w:rFonts w:ascii="Book Antiqua" w:hAnsi="Book Antiqua" w:hint="eastAsia"/>
          <w:bCs/>
          <w:color w:val="000000" w:themeColor="text1"/>
          <w:sz w:val="24"/>
          <w:szCs w:val="24"/>
        </w:rPr>
        <w:t>3</w:t>
      </w:r>
      <w:r w:rsidR="002123E4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645DE34D" w14:textId="77777777" w:rsidR="00BE6D4F" w:rsidRPr="003A7D4B" w:rsidRDefault="00BE6D4F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0E5EF1F" w14:textId="77777777" w:rsidR="00ED0219" w:rsidRPr="003A7D4B" w:rsidRDefault="008A6542" w:rsidP="003A7D4B">
      <w:pPr>
        <w:spacing w:line="360" w:lineRule="auto"/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</w:pPr>
      <w:r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 xml:space="preserve">Treatment outcomes of </w:t>
      </w:r>
      <w:r w:rsidR="00ED0219"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>POEM</w:t>
      </w:r>
      <w:r w:rsidR="00846216" w:rsidRPr="003A7D4B">
        <w:rPr>
          <w:rFonts w:ascii="Book Antiqua" w:hAnsi="Book Antiqua" w:cs="Book Antiqua"/>
          <w:b/>
          <w:i/>
          <w:iCs/>
          <w:color w:val="000000" w:themeColor="text1"/>
          <w:kern w:val="0"/>
          <w:sz w:val="24"/>
          <w:szCs w:val="24"/>
        </w:rPr>
        <w:t xml:space="preserve"> and complications</w:t>
      </w:r>
    </w:p>
    <w:p w14:paraId="10132C31" w14:textId="6C7E5931" w:rsidR="008A6542" w:rsidRPr="003A7D4B" w:rsidRDefault="004A65E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ymptom remission, which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wa</w:t>
      </w:r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 defined as postoperative </w:t>
      </w:r>
      <w:proofErr w:type="spellStart"/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>Eckardt</w:t>
      </w:r>
      <w:proofErr w:type="spellEnd"/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cor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≤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>3</w:t>
      </w:r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>，</w:t>
      </w:r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as achieved in 20 patients (95.2%) during a median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</w:t>
      </w:r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42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>(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9-62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="008A6542" w:rsidRPr="003A7D4B">
        <w:rPr>
          <w:rFonts w:ascii="Book Antiqua" w:hAnsi="Book Antiqua"/>
          <w:bCs/>
          <w:color w:val="000000" w:themeColor="text1"/>
          <w:sz w:val="24"/>
          <w:szCs w:val="24"/>
        </w:rPr>
        <w:t>) follow-up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Table </w:t>
      </w:r>
      <w:r w:rsidR="004F0F10">
        <w:rPr>
          <w:rFonts w:ascii="Book Antiqua" w:hAnsi="Book Antiqua" w:hint="eastAsia"/>
          <w:bCs/>
          <w:color w:val="000000" w:themeColor="text1"/>
          <w:sz w:val="24"/>
          <w:szCs w:val="24"/>
        </w:rPr>
        <w:t>4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).</w:t>
      </w:r>
      <w:r w:rsidR="00591C1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07771C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591C1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 median preoperative and postoperative </w:t>
      </w:r>
      <w:proofErr w:type="spellStart"/>
      <w:r w:rsidR="00591C15" w:rsidRPr="003A7D4B">
        <w:rPr>
          <w:rFonts w:ascii="Book Antiqua" w:hAnsi="Book Antiqua"/>
          <w:bCs/>
          <w:color w:val="000000" w:themeColor="text1"/>
          <w:sz w:val="24"/>
          <w:szCs w:val="24"/>
        </w:rPr>
        <w:t>Eckardt</w:t>
      </w:r>
      <w:proofErr w:type="spellEnd"/>
      <w:r w:rsidR="00591C1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core were 5.0 (</w:t>
      </w:r>
      <w:r w:rsidR="00C73BB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591C15" w:rsidRPr="003A7D4B">
        <w:rPr>
          <w:rFonts w:ascii="Book Antiqua" w:hAnsi="Book Antiqua"/>
          <w:bCs/>
          <w:color w:val="000000" w:themeColor="text1"/>
          <w:sz w:val="24"/>
          <w:szCs w:val="24"/>
        </w:rPr>
        <w:t>4-10) and 1.0 (</w:t>
      </w:r>
      <w:r w:rsidR="00C73BB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591C15" w:rsidRPr="003A7D4B">
        <w:rPr>
          <w:rFonts w:ascii="Book Antiqua" w:hAnsi="Book Antiqua"/>
          <w:bCs/>
          <w:color w:val="000000" w:themeColor="text1"/>
          <w:sz w:val="24"/>
          <w:szCs w:val="24"/>
        </w:rPr>
        <w:t>0-4)</w:t>
      </w:r>
      <w:r w:rsidR="00C73BBD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591C1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spectively (</w:t>
      </w:r>
      <w:r w:rsidR="00C45F55" w:rsidRPr="003A7D4B">
        <w:rPr>
          <w:rFonts w:ascii="Book Antiqua" w:hAnsi="Book Antiqua"/>
          <w:bCs/>
          <w:i/>
          <w:color w:val="000000" w:themeColor="text1"/>
          <w:sz w:val="24"/>
          <w:szCs w:val="24"/>
        </w:rPr>
        <w:t>P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73BBD" w:rsidRPr="003A7D4B">
        <w:rPr>
          <w:rFonts w:ascii="Book Antiqua" w:hAnsi="Book Antiqua"/>
          <w:bCs/>
          <w:color w:val="000000" w:themeColor="text1"/>
          <w:sz w:val="24"/>
          <w:szCs w:val="24"/>
        </w:rPr>
        <w:t>&lt;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91C15" w:rsidRPr="003A7D4B">
        <w:rPr>
          <w:rFonts w:ascii="Book Antiqua" w:hAnsi="Book Antiqua"/>
          <w:bCs/>
          <w:color w:val="000000" w:themeColor="text1"/>
          <w:sz w:val="24"/>
          <w:szCs w:val="24"/>
        </w:rPr>
        <w:t>0.05)</w:t>
      </w:r>
      <w:r w:rsidR="00B473B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>A total of 15</w:t>
      </w:r>
      <w:r w:rsidR="00ED021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atients had HRM</w:t>
      </w:r>
      <w:r w:rsidR="002F64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both</w:t>
      </w:r>
      <w:r w:rsidR="00ED021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before and after treatment</w:t>
      </w:r>
      <w:r w:rsidR="002F6455" w:rsidRPr="003A7D4B">
        <w:rPr>
          <w:rFonts w:ascii="Book Antiqua" w:hAnsi="Book Antiqua"/>
          <w:bCs/>
          <w:color w:val="000000" w:themeColor="text1"/>
          <w:sz w:val="24"/>
          <w:szCs w:val="24"/>
        </w:rPr>
        <w:t>;</w:t>
      </w:r>
      <w:r w:rsidR="00ED021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>6</w:t>
      </w:r>
      <w:r w:rsidR="00ED021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atients </w:t>
      </w:r>
      <w:r w:rsidR="002F64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did not </w:t>
      </w:r>
      <w:r w:rsidR="00ED021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ndergo </w:t>
      </w:r>
      <w:r w:rsidR="002F64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ost-operative </w:t>
      </w:r>
      <w:r w:rsidR="00ED021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RM </w:t>
      </w:r>
      <w:r w:rsidR="002F6455" w:rsidRPr="003A7D4B">
        <w:rPr>
          <w:rFonts w:ascii="Book Antiqua" w:hAnsi="Book Antiqua"/>
          <w:bCs/>
          <w:color w:val="000000" w:themeColor="text1"/>
          <w:sz w:val="24"/>
          <w:szCs w:val="24"/>
        </w:rPr>
        <w:t>due to</w:t>
      </w:r>
      <w:r w:rsidR="00ED021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2F64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rocedure-related </w:t>
      </w:r>
      <w:r w:rsidR="00ED021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discomfort or for other personal reasons.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>The median LES pressure decreased from 31.9 mmHg (</w:t>
      </w:r>
      <w:r w:rsidR="00FB650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>21.9-67.1 mmHg) preoperatively to 20.3 mmHg (</w:t>
      </w:r>
      <w:r w:rsidR="00FB650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ange,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>6.0-41.0 mmHg) postoperatively (</w:t>
      </w:r>
      <w:r w:rsidR="00C45F55" w:rsidRPr="003A7D4B">
        <w:rPr>
          <w:rFonts w:ascii="Book Antiqua" w:hAnsi="Book Antiqua"/>
          <w:bCs/>
          <w:i/>
          <w:color w:val="000000" w:themeColor="text1"/>
          <w:sz w:val="24"/>
          <w:szCs w:val="24"/>
        </w:rPr>
        <w:t>P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FB6503" w:rsidRPr="003A7D4B">
        <w:rPr>
          <w:rFonts w:ascii="Book Antiqua" w:hAnsi="Book Antiqua"/>
          <w:bCs/>
          <w:color w:val="000000" w:themeColor="text1"/>
          <w:sz w:val="24"/>
          <w:szCs w:val="24"/>
        </w:rPr>
        <w:t>&lt;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>0.05)</w:t>
      </w:r>
      <w:r w:rsidR="00ED0219" w:rsidRPr="003A7D4B">
        <w:rPr>
          <w:rFonts w:ascii="Book Antiqua" w:hAnsi="Book Antiqua"/>
          <w:bCs/>
          <w:color w:val="000000" w:themeColor="text1"/>
          <w:sz w:val="24"/>
          <w:szCs w:val="24"/>
        </w:rPr>
        <w:t>, indicating a statistically significant decrease after POEM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E9024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E6505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ll the treatment outcomes,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>mentioned above</w:t>
      </w:r>
      <w:r w:rsidR="00E65057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ndicated that mucosal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lastRenderedPageBreak/>
        <w:t xml:space="preserve">penetration did not influence the treatment </w:t>
      </w:r>
      <w:r w:rsidR="00E6505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uccess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POEM if </w:t>
      </w:r>
      <w:r w:rsidR="000E516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defect was </w:t>
      </w:r>
      <w:r w:rsidR="00FB72CD" w:rsidRPr="003A7D4B">
        <w:rPr>
          <w:rFonts w:ascii="Book Antiqua" w:hAnsi="Book Antiqua"/>
          <w:bCs/>
          <w:color w:val="000000" w:themeColor="text1"/>
          <w:sz w:val="24"/>
          <w:szCs w:val="24"/>
        </w:rPr>
        <w:t>closed successfully using fibrin sealant.</w:t>
      </w:r>
    </w:p>
    <w:p w14:paraId="4A93028F" w14:textId="5E746A23" w:rsidR="00ED0219" w:rsidRPr="003A7D4B" w:rsidRDefault="00B473BF" w:rsidP="003A7D4B">
      <w:pPr>
        <w:autoSpaceDE w:val="0"/>
        <w:autoSpaceDN w:val="0"/>
        <w:adjustRightInd w:val="0"/>
        <w:spacing w:line="360" w:lineRule="auto"/>
        <w:ind w:firstLineChars="150" w:firstLine="36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In term</w:t>
      </w:r>
      <w:r w:rsidR="00D7296F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 complication</w:t>
      </w:r>
      <w:r w:rsidR="00D7296F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D7296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3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atients</w:t>
      </w:r>
      <w:r w:rsidR="00CF1B7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d </w:t>
      </w:r>
      <w:r w:rsidR="00D7296F" w:rsidRPr="003A7D4B">
        <w:rPr>
          <w:rFonts w:ascii="Book Antiqua" w:hAnsi="Book Antiqua"/>
          <w:bCs/>
          <w:color w:val="000000" w:themeColor="text1"/>
          <w:sz w:val="24"/>
          <w:szCs w:val="24"/>
        </w:rPr>
        <w:t>p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ost-POEM esophagitis on EGD</w:t>
      </w:r>
      <w:r w:rsidR="00D7296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; 2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were classified as Los Angeles classification B and one as Los Angeles classification A.</w:t>
      </w:r>
      <w:r w:rsidR="00AA1CD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oreover, another 3 patients</w:t>
      </w:r>
      <w:r w:rsidR="00CF1B7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AA1CDE" w:rsidRPr="003A7D4B">
        <w:rPr>
          <w:rFonts w:ascii="Book Antiqua" w:hAnsi="Book Antiqua"/>
          <w:bCs/>
          <w:color w:val="000000" w:themeColor="text1"/>
          <w:sz w:val="24"/>
          <w:szCs w:val="24"/>
        </w:rPr>
        <w:t>had gas-related complications</w:t>
      </w:r>
      <w:r w:rsidR="00317B38" w:rsidRPr="003A7D4B">
        <w:rPr>
          <w:rFonts w:ascii="Book Antiqua" w:hAnsi="Book Antiqua"/>
          <w:bCs/>
          <w:color w:val="000000" w:themeColor="text1"/>
          <w:sz w:val="24"/>
          <w:szCs w:val="24"/>
        </w:rPr>
        <w:t>:</w:t>
      </w:r>
      <w:r w:rsidR="00AA1CD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317B3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1 </w:t>
      </w:r>
      <w:r w:rsidR="00CF1B7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xperienced pneumothorax, </w:t>
      </w:r>
      <w:r w:rsidR="00317B38" w:rsidRPr="003A7D4B">
        <w:rPr>
          <w:rFonts w:ascii="Book Antiqua" w:hAnsi="Book Antiqua"/>
          <w:bCs/>
          <w:color w:val="000000" w:themeColor="text1"/>
          <w:sz w:val="24"/>
          <w:szCs w:val="24"/>
        </w:rPr>
        <w:t>1</w:t>
      </w:r>
      <w:r w:rsidR="00CF1B7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xperienced pneumoperitoneum</w:t>
      </w:r>
      <w:r w:rsidR="00317B38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CF1B7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</w:t>
      </w:r>
      <w:r w:rsidR="00317B38" w:rsidRPr="003A7D4B">
        <w:rPr>
          <w:rFonts w:ascii="Book Antiqua" w:hAnsi="Book Antiqua"/>
          <w:bCs/>
          <w:color w:val="000000" w:themeColor="text1"/>
          <w:sz w:val="24"/>
          <w:szCs w:val="24"/>
        </w:rPr>
        <w:t>1</w:t>
      </w:r>
      <w:r w:rsidR="00CF1B7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xperienced </w:t>
      </w:r>
      <w:proofErr w:type="spellStart"/>
      <w:r w:rsidR="00CF1B74" w:rsidRPr="003A7D4B">
        <w:rPr>
          <w:rFonts w:ascii="Book Antiqua" w:hAnsi="Book Antiqua"/>
          <w:bCs/>
          <w:color w:val="000000" w:themeColor="text1"/>
          <w:sz w:val="24"/>
          <w:szCs w:val="24"/>
        </w:rPr>
        <w:t>pneumomediastinum</w:t>
      </w:r>
      <w:proofErr w:type="spellEnd"/>
      <w:r w:rsidR="00CF1B74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04D5F41E" w14:textId="77777777" w:rsidR="00AA1CDE" w:rsidRPr="003A7D4B" w:rsidRDefault="00AA1CDE" w:rsidP="003A7D4B">
      <w:pPr>
        <w:autoSpaceDE w:val="0"/>
        <w:autoSpaceDN w:val="0"/>
        <w:adjustRightInd w:val="0"/>
        <w:spacing w:line="360" w:lineRule="auto"/>
        <w:rPr>
          <w:rFonts w:ascii="Book Antiqua" w:hAnsi="Book Antiqua" w:cs="Book Antiqua"/>
          <w:i/>
          <w:iCs/>
          <w:color w:val="000000" w:themeColor="text1"/>
          <w:kern w:val="0"/>
          <w:sz w:val="24"/>
          <w:szCs w:val="24"/>
        </w:rPr>
      </w:pPr>
    </w:p>
    <w:p w14:paraId="1F02DBB2" w14:textId="77777777" w:rsidR="00F234C9" w:rsidRPr="003A7D4B" w:rsidRDefault="00F234C9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DISCUSSION</w:t>
      </w:r>
    </w:p>
    <w:p w14:paraId="4BB3095D" w14:textId="72C2E42A" w:rsidR="00071D8F" w:rsidRPr="003A7D4B" w:rsidRDefault="0039457A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sophageal achalasia is an esophageal motility disorder of unknown cause and is characterized by </w:t>
      </w:r>
      <w:r w:rsidR="005F12F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ailur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the LES </w:t>
      </w:r>
      <w:r w:rsidR="005F12F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relax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and impaire</w:t>
      </w:r>
      <w:r w:rsidR="00676E2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d peristalsis of the esophageal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body</w:t>
      </w:r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Cb2Vja3hzdGFlbnM8L0F1dGhvcj48WWVhcj4yMDE0PC9Z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</w:fldData>
        </w:fldChar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Cb2Vja3hzdGFlbnM8L0F1dGhvcj48WWVhcj4yMDE0PC9Z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</w:fldData>
        </w:fldChar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A92F1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A92F13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10" w:tooltip="Boeckxstaens, 2014 #15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0</w:t>
        </w:r>
      </w:hyperlink>
      <w:r w:rsidR="00A92F13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t>. Conventional therapies for achalasia include pharmacological therapy, endoscopic balloon dilation</w:t>
      </w:r>
      <w:r w:rsidR="00ED4173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ED417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nd </w:t>
      </w:r>
      <w:r w:rsidR="00BE6240" w:rsidRPr="003A7D4B">
        <w:rPr>
          <w:rFonts w:ascii="Book Antiqua" w:hAnsi="Book Antiqua"/>
          <w:bCs/>
          <w:color w:val="000000" w:themeColor="text1"/>
          <w:sz w:val="24"/>
          <w:szCs w:val="24"/>
        </w:rPr>
        <w:t>Heller-</w:t>
      </w:r>
      <w:proofErr w:type="spellStart"/>
      <w:r w:rsidR="00BE6240" w:rsidRPr="003A7D4B">
        <w:rPr>
          <w:rFonts w:ascii="Book Antiqua" w:hAnsi="Book Antiqua"/>
          <w:bCs/>
          <w:color w:val="000000" w:themeColor="text1"/>
          <w:sz w:val="24"/>
          <w:szCs w:val="24"/>
        </w:rPr>
        <w:t>Dor</w:t>
      </w:r>
      <w:proofErr w:type="spellEnd"/>
      <w:r w:rsidR="00BE624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urgery. </w:t>
      </w:r>
      <w:r w:rsidR="001C7848" w:rsidRPr="003A7D4B">
        <w:rPr>
          <w:rFonts w:ascii="Book Antiqua" w:hAnsi="Book Antiqua"/>
          <w:bCs/>
          <w:color w:val="000000" w:themeColor="text1"/>
          <w:sz w:val="24"/>
          <w:szCs w:val="24"/>
        </w:rPr>
        <w:t>W</w:t>
      </w:r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th recent advances in endoscopic treatment techniques and devices, Inoue </w:t>
      </w:r>
      <w:r w:rsidR="00847376" w:rsidRPr="003A7D4B">
        <w:rPr>
          <w:rFonts w:ascii="Book Antiqua" w:hAnsi="Book Antiqua"/>
          <w:bCs/>
          <w:i/>
          <w:color w:val="000000" w:themeColor="text1"/>
          <w:sz w:val="24"/>
          <w:szCs w:val="24"/>
        </w:rPr>
        <w:t>et al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/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&lt;EndNote&gt;&lt;Cite ExcludeYear="1"&gt;&lt;Author&gt;Inoue&lt;/Author&gt;&lt;Year&gt;2010&lt;/Year&gt;&lt;RecNum&gt;54&lt;/RecNum&gt;&lt;DisplayText&gt;&lt;style face="superscript"&gt;[9]&lt;/style&gt;&lt;/DisplayText&gt;&lt;record&gt;&lt;rec-number&gt;54&lt;/rec-number&gt;&lt;foreign-keys&gt;&lt;key app="EN" db-id="wz5rsdrrovr291e9epeve2ao0zvxv2e92wd0"&gt;54&lt;/key&gt;&lt;/foreign-keys&gt;&lt;ref-type name="Journal Article"&gt;17&lt;/ref-type&gt;&lt;contributors&gt;&lt;authors&gt;&lt;author&gt;Inoue, H.&lt;/author&gt;&lt;author&gt;Minami, H.&lt;/author&gt;&lt;author&gt;Kobayashi, Y.&lt;/author&gt;&lt;author&gt;Sato, Y.&lt;/author&gt;&lt;author&gt;Kaga, M.&lt;/author&gt;&lt;author&gt;Suzuki, M.&lt;/author&gt;&lt;author&gt;Satodate, H.&lt;/author&gt;&lt;author&gt;Odaka, N.&lt;/author&gt;&lt;author&gt;Itoh, H.&lt;/author&gt;&lt;author&gt;Kudo, S.&lt;/author&gt;&lt;/authors&gt;&lt;/contributors&gt;&lt;auth-address&gt;Digestive Disease Center, Showa University Northern Yokohama Hospital, Yokohama 224-8503 Japan. haruinoue777@yahoo.co.jp&lt;/auth-address&gt;&lt;titles&gt;&lt;title&gt;Peroral endoscopic myotomy (POEM) for esophageal achalasia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265-71&lt;/pages&gt;&lt;volume&gt;42&lt;/volume&gt;&lt;number&gt;4&lt;/number&gt;&lt;edition&gt;2010/04/01&lt;/edition&gt;&lt;keywords&gt;&lt;keyword&gt;Adult&lt;/keyword&gt;&lt;keyword&gt;Esophageal Achalasia/*surgery&lt;/keyword&gt;&lt;keyword&gt;*Esophagoscopy&lt;/keyword&gt;&lt;keyword&gt;Esophagus/*surgery&lt;/keyword&gt;&lt;keyword&gt;Female&lt;/keyword&gt;&lt;keyword&gt;Humans&lt;/keyword&gt;&lt;keyword&gt;Male&lt;/keyword&gt;&lt;/keywords&gt;&lt;dates&gt;&lt;year&gt;2010&lt;/year&gt;&lt;pub-dates&gt;&lt;date&gt;Apr&lt;/date&gt;&lt;/pub-dates&gt;&lt;/dates&gt;&lt;isbn&gt;0013-726x&lt;/isbn&gt;&lt;accession-num&gt;20354937&lt;/accession-num&gt;&lt;urls&gt;&lt;/urls&gt;&lt;electronic-resource-num&gt;10.1055/s-0029-1244080&lt;/electronic-resource-num&gt;&lt;remote-database-provider&gt;Nlm&lt;/remote-database-provider&gt;&lt;language&gt;Eng&lt;/language&gt;&lt;/record&gt;&lt;/Cite&gt;&lt;/EndNote&gt;</w:instrTex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9" w:tooltip="Inoue, 2010 #54" w:history="1">
        <w:r w:rsidR="00C45F55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9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have developed </w:t>
      </w:r>
      <w:proofErr w:type="spellStart"/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t>peroral</w:t>
      </w:r>
      <w:proofErr w:type="spellEnd"/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in which the </w:t>
      </w:r>
      <w:proofErr w:type="spellStart"/>
      <w:r w:rsidR="00847376" w:rsidRPr="003A7D4B">
        <w:rPr>
          <w:rFonts w:ascii="Book Antiqua" w:hAnsi="Book Antiqua"/>
          <w:bCs/>
          <w:color w:val="000000" w:themeColor="text1"/>
          <w:sz w:val="24"/>
          <w:szCs w:val="24"/>
        </w:rPr>
        <w:t>myoto</w:t>
      </w:r>
      <w:r w:rsidR="00075D26" w:rsidRPr="003A7D4B">
        <w:rPr>
          <w:rFonts w:ascii="Book Antiqua" w:hAnsi="Book Antiqua"/>
          <w:bCs/>
          <w:color w:val="000000" w:themeColor="text1"/>
          <w:sz w:val="24"/>
          <w:szCs w:val="24"/>
        </w:rPr>
        <w:t>my</w:t>
      </w:r>
      <w:proofErr w:type="spellEnd"/>
      <w:r w:rsidR="00075D2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s performed </w:t>
      </w:r>
      <w:r w:rsidR="004F0747" w:rsidRPr="003A7D4B">
        <w:rPr>
          <w:rFonts w:ascii="Book Antiqua" w:hAnsi="Book Antiqua"/>
          <w:bCs/>
          <w:color w:val="000000" w:themeColor="text1"/>
          <w:sz w:val="24"/>
          <w:szCs w:val="24"/>
        </w:rPr>
        <w:t>through a</w:t>
      </w:r>
      <w:r w:rsidR="00ED417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proofErr w:type="spellStart"/>
      <w:r w:rsidR="00075D26" w:rsidRPr="003A7D4B">
        <w:rPr>
          <w:rFonts w:ascii="Book Antiqua" w:hAnsi="Book Antiqua"/>
          <w:bCs/>
          <w:color w:val="000000" w:themeColor="text1"/>
          <w:sz w:val="24"/>
          <w:szCs w:val="24"/>
        </w:rPr>
        <w:t>subm</w:t>
      </w:r>
      <w:r w:rsidR="00ED4173" w:rsidRPr="003A7D4B">
        <w:rPr>
          <w:rFonts w:ascii="Book Antiqua" w:hAnsi="Book Antiqua"/>
          <w:bCs/>
          <w:color w:val="000000" w:themeColor="text1"/>
          <w:sz w:val="24"/>
          <w:szCs w:val="24"/>
        </w:rPr>
        <w:t>u</w:t>
      </w:r>
      <w:r w:rsidR="00075D26" w:rsidRPr="003A7D4B">
        <w:rPr>
          <w:rFonts w:ascii="Book Antiqua" w:hAnsi="Book Antiqua"/>
          <w:bCs/>
          <w:color w:val="000000" w:themeColor="text1"/>
          <w:sz w:val="24"/>
          <w:szCs w:val="24"/>
        </w:rPr>
        <w:t>c</w:t>
      </w:r>
      <w:r w:rsidR="00ED4173" w:rsidRPr="003A7D4B">
        <w:rPr>
          <w:rFonts w:ascii="Book Antiqua" w:hAnsi="Book Antiqua"/>
          <w:bCs/>
          <w:color w:val="000000" w:themeColor="text1"/>
          <w:sz w:val="24"/>
          <w:szCs w:val="24"/>
        </w:rPr>
        <w:t>o</w:t>
      </w:r>
      <w:r w:rsidR="00075D26" w:rsidRPr="003A7D4B">
        <w:rPr>
          <w:rFonts w:ascii="Book Antiqua" w:hAnsi="Book Antiqua"/>
          <w:bCs/>
          <w:color w:val="000000" w:themeColor="text1"/>
          <w:sz w:val="24"/>
          <w:szCs w:val="24"/>
        </w:rPr>
        <w:t>sal</w:t>
      </w:r>
      <w:proofErr w:type="spellEnd"/>
      <w:r w:rsidR="00075D2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unnel. </w:t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xcellent long-term outcomes </w:t>
      </w:r>
      <w:r w:rsidR="004F074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fter </w:t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OEM </w:t>
      </w:r>
      <w:proofErr w:type="gramStart"/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t>have</w:t>
      </w:r>
      <w:proofErr w:type="gramEnd"/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been reported</w:t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l08L3N0eWxlPjwvRGlzcGxheVRleHQ+PHJlY29yZD48cmVjLW51bWJlcj40NzwvcmVj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=
</w:fldData>
        </w:fldChar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l08L3N0eWxlPjwvRGlzcGxheVRleHQ+PHJlY29yZD48cmVjLW51bWJlcj40NzwvcmVj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=
</w:fldData>
        </w:fldChar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8C15C3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Familiari, 2016 #47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2" w:tooltip="Shiwaku, 2016 #48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8C15C3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t>, and POEM is expected to be</w:t>
      </w:r>
      <w:r w:rsidR="004F0747" w:rsidRPr="003A7D4B">
        <w:rPr>
          <w:rFonts w:ascii="Book Antiqua" w:hAnsi="Book Antiqua"/>
          <w:bCs/>
          <w:color w:val="000000" w:themeColor="text1"/>
          <w:sz w:val="24"/>
          <w:szCs w:val="24"/>
        </w:rPr>
        <w:t>come</w:t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4F074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 </w:t>
      </w:r>
      <w:r w:rsidR="008C15C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irst-line therapy 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>for achalasia</w:t>
      </w:r>
      <w:r w:rsidR="004F074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quiring surgical intervention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However, some major perioperative adverse events </w:t>
      </w:r>
      <w:r w:rsidR="00DC119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rom 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>POEM have</w:t>
      </w:r>
      <w:r w:rsidR="000904E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lso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been reported, </w:t>
      </w:r>
      <w:r w:rsidR="00DC119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ith 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ucosal penetration </w:t>
      </w:r>
      <w:r w:rsidR="00DC119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being 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>one of the most dangerous adverse events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iwgNSwgNl08L3N0eWxlPjwvRGlzcGxheVRleHQ+PHJlY29yZD48cmVjLW51bWJlcj40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5NjctOTc4PC9wYWdlcz48dm9sdW1lPjQ4PC92b2x1bWU+PG51bWJlcj4xMTwv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</w:fldData>
        </w:fldChar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iwgNSwgNl08L3N0eWxlPjwvRGlzcGxheVRleHQ+PHJlY29yZD48cmVjLW51bWJlcj40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5NjctOTc4PC9wYWdlcz48dm9sdW1lPjQ4PC92b2x1bWU+PG51bWJlcj4xMTwv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</w:fldData>
        </w:fldChar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38458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Familiari, 2016 #47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2" w:tooltip="Shiwaku, 2016 #48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5" w:tooltip="Zhang, 2016 #51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6" w:tooltip="Stavropoulos, 2013 #52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6</w:t>
        </w:r>
      </w:hyperlink>
      <w:r w:rsidR="0038458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>. Mucosal penetration during POEM</w:t>
      </w:r>
      <w:r w:rsidR="00DC119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ccurs at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 rate ranging from 4.2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%</w:t>
      </w:r>
      <w:r w:rsidR="00DC119A" w:rsidRPr="003A7D4B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>17.3%</w:t>
      </w:r>
      <w:r w:rsidR="00DC119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epending on the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tud</w:t>
      </w:r>
      <w:r w:rsidR="00DC119A" w:rsidRPr="003A7D4B">
        <w:rPr>
          <w:rFonts w:ascii="Book Antiqua" w:hAnsi="Book Antiqua"/>
          <w:bCs/>
          <w:color w:val="000000" w:themeColor="text1"/>
          <w:sz w:val="24"/>
          <w:szCs w:val="24"/>
        </w:rPr>
        <w:t>y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iwgNSwgN108L3N0eWxlPjwvRGlzcGxheVRleHQ+PHJlY29yZD48cmVjLW51bWJlcj40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5NjctOTc4PC9wYWdlcz48dm9sdW1lPjQ4PC92b2x1bWU+PG51bWJlcj4xMTwv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</w:fldData>
        </w:fldChar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GYW1pbGlhcmk8L0F1dGhvcj48WWVhcj4yMDE2PC9ZZWFy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</w:fldData>
        </w:fldChar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38458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1" w:tooltip="Familiari, 2016 #47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2" w:tooltip="Shiwaku, 2016 #48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2</w:t>
        </w:r>
      </w:hyperlink>
      <w:r w:rsidR="00C45F55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5" w:tooltip="Zhang, 2016 #51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5</w:t>
        </w:r>
      </w:hyperlink>
      <w:r w:rsidR="0038458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,</w:t>
      </w:r>
      <w:hyperlink w:anchor="_ENREF_7" w:tooltip="Li, 2012 #53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7</w:t>
        </w:r>
      </w:hyperlink>
      <w:r w:rsidR="0038458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EE195B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bookmarkStart w:id="41" w:name="OLE_LINK36"/>
      <w:bookmarkStart w:id="42" w:name="OLE_LINK44"/>
      <w:r w:rsidR="00EE195B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>reat</w:t>
      </w:r>
      <w:r w:rsidR="00EE195B" w:rsidRPr="003A7D4B">
        <w:rPr>
          <w:rFonts w:ascii="Book Antiqua" w:hAnsi="Book Antiqua"/>
          <w:bCs/>
          <w:color w:val="000000" w:themeColor="text1"/>
          <w:sz w:val="24"/>
          <w:szCs w:val="24"/>
        </w:rPr>
        <w:t>ment for this complication has varied, with some patients undergoing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bservation without special treatment, </w:t>
      </w:r>
      <w:r w:rsidR="00EE195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being 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ealed by </w:t>
      </w:r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t>multiple clips</w:t>
      </w:r>
      <w:r w:rsidR="00EE195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r an</w:t>
      </w:r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suture device (</w:t>
      </w:r>
      <w:bookmarkStart w:id="43" w:name="OLE_LINK25"/>
      <w:bookmarkStart w:id="44" w:name="OLE_LINK28"/>
      <w:proofErr w:type="spellStart"/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t>OverStitch</w:t>
      </w:r>
      <w:bookmarkEnd w:id="43"/>
      <w:bookmarkEnd w:id="44"/>
      <w:proofErr w:type="spellEnd"/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™ Endoscopic Suturing System; Apollo </w:t>
      </w:r>
      <w:proofErr w:type="spellStart"/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t>Endosurgery</w:t>
      </w:r>
      <w:proofErr w:type="spellEnd"/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ustin, Texas)</w:t>
      </w:r>
      <w:r w:rsidR="00EE195B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r </w:t>
      </w:r>
      <w:r w:rsidR="00EE195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being </w:t>
      </w:r>
      <w:r w:rsidR="00A529D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reated with the defect being </w:t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>closed using fibrin sealant</w:t>
      </w:r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PbmltYXJ1PC9BdXRob3I+PFllYXI+MjAxMzwvWWVhcj48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</w:fldData>
        </w:fldChar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PbmltYXJ1PC9BdXRob3I+PFllYXI+MjAxMzwvWWVhcj48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</w:fldData>
        </w:fldChar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E74FA7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11" w:tooltip="Onimaru, 2013 #77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1-15</w:t>
        </w:r>
      </w:hyperlink>
      <w:r w:rsidR="00E74FA7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384584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0066C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76F67" w:rsidRPr="003A7D4B">
        <w:rPr>
          <w:rFonts w:ascii="Book Antiqua" w:hAnsi="Book Antiqua"/>
          <w:bCs/>
          <w:color w:val="000000" w:themeColor="text1"/>
          <w:sz w:val="24"/>
          <w:szCs w:val="24"/>
        </w:rPr>
        <w:t>Closure using</w:t>
      </w:r>
      <w:r w:rsidR="000904E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76F67" w:rsidRPr="003A7D4B">
        <w:rPr>
          <w:rFonts w:ascii="Book Antiqua" w:hAnsi="Book Antiqua"/>
          <w:bCs/>
          <w:color w:val="000000" w:themeColor="text1"/>
          <w:sz w:val="24"/>
          <w:szCs w:val="24"/>
        </w:rPr>
        <w:t>hemostatic clips is not an ideal method</w:t>
      </w:r>
      <w:r w:rsidR="004750F3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576F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4750F3" w:rsidRPr="003A7D4B">
        <w:rPr>
          <w:rFonts w:ascii="Book Antiqua" w:hAnsi="Book Antiqua"/>
          <w:bCs/>
          <w:color w:val="000000" w:themeColor="text1"/>
          <w:sz w:val="24"/>
          <w:szCs w:val="24"/>
        </w:rPr>
        <w:t>O</w:t>
      </w:r>
      <w:r w:rsidR="004071A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nce </w:t>
      </w:r>
      <w:r w:rsidR="00576F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arget mucosa </w:t>
      </w:r>
      <w:r w:rsidR="004750F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s </w:t>
      </w:r>
      <w:r w:rsidR="00576F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lipped, adjacent mucosa </w:t>
      </w:r>
      <w:r w:rsidR="004750F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s the tendency to </w:t>
      </w:r>
      <w:r w:rsidR="00576F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pontaneously split, </w:t>
      </w:r>
      <w:r w:rsidR="00975867" w:rsidRPr="003A7D4B">
        <w:rPr>
          <w:rFonts w:ascii="Book Antiqua" w:hAnsi="Book Antiqua"/>
          <w:bCs/>
          <w:color w:val="000000" w:themeColor="text1"/>
          <w:sz w:val="24"/>
          <w:szCs w:val="24"/>
        </w:rPr>
        <w:t>making</w:t>
      </w:r>
      <w:r w:rsidR="00576F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t hard to </w:t>
      </w:r>
      <w:r w:rsidR="009758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ompletely </w:t>
      </w:r>
      <w:r w:rsidR="00576F67" w:rsidRPr="003A7D4B">
        <w:rPr>
          <w:rFonts w:ascii="Book Antiqua" w:hAnsi="Book Antiqua"/>
          <w:bCs/>
          <w:color w:val="000000" w:themeColor="text1"/>
          <w:sz w:val="24"/>
          <w:szCs w:val="24"/>
        </w:rPr>
        <w:t>seal the penetration.</w:t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9758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sing </w:t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ndoscopic suture </w:t>
      </w:r>
      <w:r w:rsidR="009758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ith the </w:t>
      </w:r>
      <w:proofErr w:type="spellStart"/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t>OverStitch</w:t>
      </w:r>
      <w:proofErr w:type="spellEnd"/>
      <w:r w:rsidR="00221F5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ystem </w:t>
      </w:r>
      <w:r w:rsidR="009758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s </w:t>
      </w:r>
      <w:r w:rsidR="00221F5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sually considered when the </w:t>
      </w:r>
      <w:r w:rsidR="0097586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ucosal </w:t>
      </w:r>
      <w:r w:rsidR="00221F5D" w:rsidRPr="003A7D4B">
        <w:rPr>
          <w:rFonts w:ascii="Book Antiqua" w:hAnsi="Book Antiqua"/>
          <w:bCs/>
          <w:color w:val="000000" w:themeColor="text1"/>
          <w:sz w:val="24"/>
          <w:szCs w:val="24"/>
        </w:rPr>
        <w:lastRenderedPageBreak/>
        <w:t xml:space="preserve">penetration </w:t>
      </w:r>
      <w:r w:rsidR="00975867" w:rsidRPr="003A7D4B">
        <w:rPr>
          <w:rFonts w:ascii="Book Antiqua" w:hAnsi="Book Antiqua"/>
          <w:bCs/>
          <w:color w:val="000000" w:themeColor="text1"/>
          <w:sz w:val="24"/>
          <w:szCs w:val="24"/>
        </w:rPr>
        <w:t>is</w:t>
      </w:r>
      <w:r w:rsidR="00221F5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large and difficult to close using conventional clips.</w:t>
      </w:r>
      <w:bookmarkEnd w:id="41"/>
      <w:bookmarkEnd w:id="42"/>
    </w:p>
    <w:p w14:paraId="43E77861" w14:textId="187985BC" w:rsidR="006A4B22" w:rsidRPr="003A7D4B" w:rsidRDefault="00A8759B" w:rsidP="003A7D4B">
      <w:pPr>
        <w:spacing w:line="360" w:lineRule="auto"/>
        <w:ind w:firstLineChars="100" w:firstLine="24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e first reported the usage of fibrin sealant for </w:t>
      </w:r>
      <w:r w:rsidR="00682298" w:rsidRPr="003A7D4B">
        <w:rPr>
          <w:rFonts w:ascii="Book Antiqua" w:hAnsi="Book Antiqua"/>
          <w:bCs/>
          <w:color w:val="000000" w:themeColor="text1"/>
          <w:sz w:val="24"/>
          <w:szCs w:val="24"/>
        </w:rPr>
        <w:t>closur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 mucosal penetration at the cardia in two cases in 2012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/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&lt;EndNote&gt;&lt;Cite&gt;&lt;Author&gt;Li&lt;/Author&gt;&lt;Year&gt;2012&lt;/Year&gt;&lt;RecNum&gt;53&lt;/RecNum&gt;&lt;DisplayText&gt;&lt;style face="superscript"&gt;[7]&lt;/style&gt;&lt;/DisplayText&gt;&lt;record&gt;&lt;rec-number&gt;53&lt;/rec-number&gt;&lt;foreign-keys&gt;&lt;key app="EN" db-id="wz5rsdrrovr291e9epeve2ao0zvxv2e92wd0"&gt;53&lt;/key&gt;&lt;/foreign-keys&gt;&lt;ref-type name="Journal Article"&gt;17&lt;/ref-type&gt;&lt;contributors&gt;&lt;authors&gt;&lt;author&gt;Li, H.&lt;/author&gt;&lt;author&gt;Linghu, E.&lt;/author&gt;&lt;author&gt;Wang, X.&lt;/author&gt;&lt;/authors&gt;&lt;/contributors&gt;&lt;auth-address&gt;Department of Gastroenterology and Hepatology, Chinese PLA General Hospital, Beijing, China.&lt;/auth-address&gt;&lt;titles&gt;&lt;title&gt;Fibrin sealant for closure of mucosal penetration at the cardia during peroral endoscopic myotomy (POEM)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215-6&lt;/pages&gt;&lt;volume&gt;44 Suppl 2 UCTN&lt;/volume&gt;&lt;edition&gt;2012/05/25&lt;/edition&gt;&lt;keywords&gt;&lt;keyword&gt;Adult&lt;/keyword&gt;&lt;keyword&gt;Cardia&lt;/keyword&gt;&lt;keyword&gt;Esophageal Achalasia/surgery&lt;/keyword&gt;&lt;keyword&gt;Esophageal Sphincter, Lower/surgery&lt;/keyword&gt;&lt;keyword&gt;Female&lt;/keyword&gt;&lt;keyword&gt;Fibrin Tissue Adhesive/*therapeutic use&lt;/keyword&gt;&lt;keyword&gt;Gastric Mucosa/*injuries&lt;/keyword&gt;&lt;keyword&gt;Gastroscopy/*adverse effects&lt;/keyword&gt;&lt;keyword&gt;Humans&lt;/keyword&gt;&lt;keyword&gt;Male&lt;/keyword&gt;&lt;keyword&gt;Tissue Adhesives/*therapeutic use&lt;/keyword&gt;&lt;keyword&gt;Wounds, Penetrating/*drug therapy&lt;/keyword&gt;&lt;/keywords&gt;&lt;dates&gt;&lt;year&gt;2012&lt;/year&gt;&lt;/dates&gt;&lt;isbn&gt;0013-726x&lt;/isbn&gt;&lt;accession-num&gt;22622752&lt;/accession-num&gt;&lt;urls&gt;&lt;/urls&gt;&lt;electronic-resource-num&gt;10.1055/s-0032-1309358&lt;/electronic-resource-num&gt;&lt;remote-database-provider&gt;Nlm&lt;/remote-database-provider&gt;&lt;language&gt;Eng&lt;/language&gt;&lt;/record&gt;&lt;/Cite&gt;&lt;/EndNote&gt;</w:instrTex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7" w:tooltip="Li, 2012 #53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7</w:t>
        </w:r>
      </w:hyperlink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The present study </w:t>
      </w:r>
      <w:r w:rsidR="007417C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urther supports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he efficacy and safety of fibrin</w:t>
      </w:r>
      <w:r w:rsidR="0068229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ealant for closure of mucosal penetration</w:t>
      </w:r>
      <w:r w:rsidR="00C651C9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68229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651C9" w:rsidRPr="003A7D4B">
        <w:rPr>
          <w:rFonts w:ascii="Book Antiqua" w:hAnsi="Book Antiqua"/>
          <w:bCs/>
          <w:color w:val="000000" w:themeColor="text1"/>
          <w:sz w:val="24"/>
          <w:szCs w:val="24"/>
        </w:rPr>
        <w:t>including</w:t>
      </w:r>
      <w:r w:rsidR="0068229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long-term follow-up in a large</w:t>
      </w:r>
      <w:r w:rsidR="00C651C9" w:rsidRPr="003A7D4B">
        <w:rPr>
          <w:rFonts w:ascii="Book Antiqua" w:hAnsi="Book Antiqua"/>
          <w:bCs/>
          <w:color w:val="000000" w:themeColor="text1"/>
          <w:sz w:val="24"/>
          <w:szCs w:val="24"/>
        </w:rPr>
        <w:t>r</w:t>
      </w:r>
      <w:r w:rsidR="0068229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opulation (21 patients).</w:t>
      </w:r>
      <w:r w:rsidR="004071A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23DE1" w:rsidRPr="003A7D4B">
        <w:rPr>
          <w:rFonts w:ascii="Book Antiqua" w:hAnsi="Book Antiqua"/>
          <w:bCs/>
          <w:color w:val="000000" w:themeColor="text1"/>
          <w:sz w:val="24"/>
          <w:szCs w:val="24"/>
        </w:rPr>
        <w:t>The biggest risk of mucosa</w:t>
      </w:r>
      <w:r w:rsidR="00696506" w:rsidRPr="003A7D4B">
        <w:rPr>
          <w:rFonts w:ascii="Book Antiqua" w:hAnsi="Book Antiqua"/>
          <w:bCs/>
          <w:color w:val="000000" w:themeColor="text1"/>
          <w:sz w:val="24"/>
          <w:szCs w:val="24"/>
        </w:rPr>
        <w:t>l</w:t>
      </w:r>
      <w:r w:rsidR="00723DE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enetration is that the fluids from the stomach or the esophagus could flow into the </w:t>
      </w:r>
      <w:r w:rsidR="0069650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ubmucosal </w:t>
      </w:r>
      <w:r w:rsidR="00723DE1" w:rsidRPr="003A7D4B">
        <w:rPr>
          <w:rFonts w:ascii="Book Antiqua" w:hAnsi="Book Antiqua"/>
          <w:bCs/>
          <w:color w:val="000000" w:themeColor="text1"/>
          <w:sz w:val="24"/>
          <w:szCs w:val="24"/>
        </w:rPr>
        <w:t>tunnel</w:t>
      </w:r>
      <w:r w:rsidR="0069650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r </w:t>
      </w:r>
      <w:r w:rsidR="00FA14FD" w:rsidRPr="003A7D4B">
        <w:rPr>
          <w:rFonts w:ascii="Book Antiqua" w:hAnsi="Book Antiqua"/>
          <w:bCs/>
          <w:color w:val="000000" w:themeColor="text1"/>
          <w:sz w:val="24"/>
          <w:szCs w:val="24"/>
        </w:rPr>
        <w:t>the mediastinum and</w:t>
      </w:r>
      <w:r w:rsidR="0069650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ause </w:t>
      </w:r>
      <w:r w:rsidR="000066C1" w:rsidRPr="003A7D4B">
        <w:rPr>
          <w:rFonts w:ascii="Book Antiqua" w:hAnsi="Book Antiqua"/>
          <w:bCs/>
          <w:color w:val="000000" w:themeColor="text1"/>
          <w:sz w:val="24"/>
          <w:szCs w:val="24"/>
        </w:rPr>
        <w:t>tunnel-infection, ulcer</w:t>
      </w:r>
      <w:r w:rsidR="00696506" w:rsidRPr="003A7D4B">
        <w:rPr>
          <w:rFonts w:ascii="Book Antiqua" w:hAnsi="Book Antiqua"/>
          <w:bCs/>
          <w:color w:val="000000" w:themeColor="text1"/>
          <w:sz w:val="24"/>
          <w:szCs w:val="24"/>
        </w:rPr>
        <w:t>ation</w:t>
      </w:r>
      <w:r w:rsidR="00FA14F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0066C1" w:rsidRPr="003A7D4B">
        <w:rPr>
          <w:rFonts w:ascii="Book Antiqua" w:hAnsi="Book Antiqua"/>
          <w:bCs/>
          <w:color w:val="000000" w:themeColor="text1"/>
          <w:sz w:val="24"/>
          <w:szCs w:val="24"/>
        </w:rPr>
        <w:t>esophagitis</w:t>
      </w:r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mediastinal leak, or </w:t>
      </w:r>
      <w:r w:rsidR="00FA14FD" w:rsidRPr="003A7D4B">
        <w:rPr>
          <w:rFonts w:ascii="Book Antiqua" w:hAnsi="Book Antiqua"/>
          <w:bCs/>
          <w:color w:val="000000" w:themeColor="text1"/>
          <w:sz w:val="24"/>
          <w:szCs w:val="24"/>
        </w:rPr>
        <w:t>peritoneal leak</w:t>
      </w:r>
      <w:r w:rsidR="00FA14FD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FbGVmdGhlcmlhZGlzPC9BdXRob3I+PFllYXI+MjAxNjwv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</w:fldData>
        </w:fldChar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 </w:instrText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begin">
          <w:fldData xml:space="preserve">PEVuZE5vdGU+PENpdGU+PEF1dGhvcj5FbGVmdGhlcmlhZGlzPC9BdXRob3I+PFllYXI+MjAxNjwv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</w:fldData>
        </w:fldChar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instrText xml:space="preserve"> ADDIN EN.CITE.DATA </w:instrText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E74FA7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FA14FD" w:rsidRPr="003A7D4B">
        <w:rPr>
          <w:rFonts w:ascii="Book Antiqua" w:hAnsi="Book Antiqua"/>
          <w:bCs/>
          <w:color w:val="000000" w:themeColor="text1"/>
          <w:sz w:val="24"/>
          <w:szCs w:val="24"/>
        </w:rPr>
      </w:r>
      <w:r w:rsidR="00FA14FD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separate"/>
      </w:r>
      <w:r w:rsidR="00E74FA7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[</w:t>
      </w:r>
      <w:hyperlink w:anchor="_ENREF_15" w:tooltip="Eleftheriadis, 2016 #81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E74FA7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 xml:space="preserve">, </w:t>
      </w:r>
      <w:hyperlink w:anchor="_ENREF_16" w:tooltip="Patel, 2016 #76" w:history="1">
        <w:r w:rsidR="00FD740D" w:rsidRPr="003A7D4B">
          <w:rPr>
            <w:rFonts w:ascii="Book Antiqua" w:hAnsi="Book Antiqua"/>
            <w:bCs/>
            <w:noProof/>
            <w:color w:val="000000" w:themeColor="text1"/>
            <w:sz w:val="24"/>
            <w:szCs w:val="24"/>
            <w:vertAlign w:val="superscript"/>
          </w:rPr>
          <w:t>16</w:t>
        </w:r>
      </w:hyperlink>
      <w:r w:rsidR="00E74FA7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vertAlign w:val="superscript"/>
        </w:rPr>
        <w:t>]</w:t>
      </w:r>
      <w:r w:rsidR="00FA14FD" w:rsidRPr="003A7D4B">
        <w:rPr>
          <w:rFonts w:ascii="Book Antiqua" w:hAnsi="Book Antiqua"/>
          <w:bCs/>
          <w:color w:val="000000" w:themeColor="text1"/>
          <w:sz w:val="24"/>
          <w:szCs w:val="24"/>
        </w:rPr>
        <w:fldChar w:fldCharType="end"/>
      </w:r>
      <w:r w:rsidR="000066C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723DE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 our study, all 21 mucosal penetrations </w:t>
      </w:r>
      <w:r w:rsidR="00E10F5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aled </w:t>
      </w:r>
      <w:r w:rsidR="00723DE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uccessfully without </w:t>
      </w:r>
      <w:r w:rsidR="003E1FD9" w:rsidRPr="003A7D4B">
        <w:rPr>
          <w:rFonts w:ascii="Book Antiqua" w:hAnsi="Book Antiqua"/>
          <w:bCs/>
          <w:color w:val="000000" w:themeColor="text1"/>
          <w:sz w:val="24"/>
          <w:szCs w:val="24"/>
        </w:rPr>
        <w:t>tunnel-infection, ulcer</w:t>
      </w:r>
      <w:r w:rsidR="00E10F5D" w:rsidRPr="003A7D4B">
        <w:rPr>
          <w:rFonts w:ascii="Book Antiqua" w:hAnsi="Book Antiqua"/>
          <w:bCs/>
          <w:color w:val="000000" w:themeColor="text1"/>
          <w:sz w:val="24"/>
          <w:szCs w:val="24"/>
        </w:rPr>
        <w:t>ation</w:t>
      </w:r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3E1FD9" w:rsidRPr="003A7D4B">
        <w:rPr>
          <w:rFonts w:ascii="Book Antiqua" w:hAnsi="Book Antiqua"/>
          <w:bCs/>
          <w:color w:val="000000" w:themeColor="text1"/>
          <w:sz w:val="24"/>
          <w:szCs w:val="24"/>
        </w:rPr>
        <w:t>esophagitis</w:t>
      </w:r>
      <w:r w:rsidR="00BC0CA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mediastinal leak, or peritoneal leak </w:t>
      </w:r>
      <w:r w:rsidR="003E1FD9" w:rsidRPr="003A7D4B">
        <w:rPr>
          <w:rFonts w:ascii="Book Antiqua" w:hAnsi="Book Antiqua"/>
          <w:bCs/>
          <w:color w:val="000000" w:themeColor="text1"/>
          <w:sz w:val="24"/>
          <w:szCs w:val="24"/>
        </w:rPr>
        <w:t>occurring</w:t>
      </w:r>
      <w:r w:rsidR="00723DE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FE0EF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f note, all 21 mucosal penetrations in the present study </w:t>
      </w:r>
      <w:r w:rsidR="00F754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ccurred </w:t>
      </w:r>
      <w:r w:rsidR="00FE0EF2" w:rsidRPr="003A7D4B">
        <w:rPr>
          <w:rFonts w:ascii="Book Antiqua" w:hAnsi="Book Antiqua"/>
          <w:bCs/>
          <w:color w:val="000000" w:themeColor="text1"/>
          <w:sz w:val="24"/>
          <w:szCs w:val="24"/>
        </w:rPr>
        <w:t>at the cardia</w:t>
      </w:r>
      <w:r w:rsidR="00F75497" w:rsidRPr="003A7D4B">
        <w:rPr>
          <w:rFonts w:ascii="Book Antiqua" w:hAnsi="Book Antiqua"/>
          <w:bCs/>
          <w:color w:val="000000" w:themeColor="text1"/>
          <w:sz w:val="24"/>
          <w:szCs w:val="24"/>
        </w:rPr>
        <w:t>;</w:t>
      </w:r>
      <w:r w:rsidR="00FE0EF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F75497" w:rsidRPr="003A7D4B">
        <w:rPr>
          <w:rFonts w:ascii="Book Antiqua" w:hAnsi="Book Antiqua"/>
          <w:bCs/>
          <w:color w:val="000000" w:themeColor="text1"/>
          <w:sz w:val="24"/>
          <w:szCs w:val="24"/>
        </w:rPr>
        <w:t>one</w:t>
      </w:r>
      <w:r w:rsidR="00FE0EF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F754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xplanation for this </w:t>
      </w:r>
      <w:r w:rsidR="00FE0EF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ight be that </w:t>
      </w:r>
      <w:r w:rsidR="00311599" w:rsidRPr="003A7D4B">
        <w:rPr>
          <w:rFonts w:ascii="Book Antiqua" w:hAnsi="Book Antiqua"/>
          <w:bCs/>
          <w:color w:val="000000" w:themeColor="text1"/>
          <w:sz w:val="24"/>
          <w:szCs w:val="24"/>
        </w:rPr>
        <w:t>the small operati</w:t>
      </w:r>
      <w:r w:rsidR="00F75497" w:rsidRPr="003A7D4B">
        <w:rPr>
          <w:rFonts w:ascii="Book Antiqua" w:hAnsi="Book Antiqua"/>
          <w:bCs/>
          <w:color w:val="000000" w:themeColor="text1"/>
          <w:sz w:val="24"/>
          <w:szCs w:val="24"/>
        </w:rPr>
        <w:t>ng</w:t>
      </w:r>
      <w:r w:rsidR="0031159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pace and abundant submucosal vessels </w:t>
      </w:r>
      <w:r w:rsidR="00F754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at </w:t>
      </w:r>
      <w:r w:rsidR="00311599" w:rsidRPr="003A7D4B">
        <w:rPr>
          <w:rFonts w:ascii="Book Antiqua" w:hAnsi="Book Antiqua"/>
          <w:bCs/>
          <w:color w:val="000000" w:themeColor="text1"/>
          <w:sz w:val="24"/>
          <w:szCs w:val="24"/>
        </w:rPr>
        <w:t>demand repeated electrocoagulation</w:t>
      </w:r>
      <w:r w:rsidR="00F7549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uring the POEM procedure</w:t>
      </w:r>
      <w:r w:rsidR="0031159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ake the mucosa </w:t>
      </w:r>
      <w:r w:rsidR="00B303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 this area </w:t>
      </w:r>
      <w:r w:rsidR="0031159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vulnerable. </w:t>
      </w:r>
      <w:r w:rsidR="004F5F3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e presented the healing process of the </w:t>
      </w:r>
      <w:r w:rsidR="00A81ED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ucosa </w:t>
      </w:r>
      <w:r w:rsidR="004F5F3F" w:rsidRPr="003A7D4B">
        <w:rPr>
          <w:rFonts w:ascii="Book Antiqua" w:hAnsi="Book Antiqua"/>
          <w:bCs/>
          <w:color w:val="000000" w:themeColor="text1"/>
          <w:sz w:val="24"/>
          <w:szCs w:val="24"/>
        </w:rPr>
        <w:t>after being closed using fibrin sealant</w:t>
      </w:r>
      <w:r w:rsidR="00CB543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="00A023DD" w:rsidRPr="003A7D4B">
        <w:rPr>
          <w:rFonts w:ascii="Book Antiqua" w:hAnsi="Book Antiqua"/>
          <w:bCs/>
          <w:color w:val="000000" w:themeColor="text1"/>
          <w:sz w:val="24"/>
          <w:szCs w:val="24"/>
        </w:rPr>
        <w:t>F</w:t>
      </w:r>
      <w:r w:rsidR="004F5F3F" w:rsidRPr="003A7D4B">
        <w:rPr>
          <w:rFonts w:ascii="Book Antiqua" w:hAnsi="Book Antiqua"/>
          <w:bCs/>
          <w:color w:val="000000" w:themeColor="text1"/>
          <w:sz w:val="24"/>
          <w:szCs w:val="24"/>
        </w:rPr>
        <w:t>igure</w:t>
      </w:r>
      <w:r w:rsidR="00CB543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F16E2" w:rsidRPr="003A7D4B">
        <w:rPr>
          <w:rFonts w:ascii="Book Antiqua" w:hAnsi="Book Antiqua"/>
          <w:bCs/>
          <w:color w:val="000000" w:themeColor="text1"/>
          <w:sz w:val="24"/>
          <w:szCs w:val="24"/>
        </w:rPr>
        <w:t>4</w:t>
      </w:r>
      <w:r w:rsidR="00CB5431" w:rsidRPr="003A7D4B">
        <w:rPr>
          <w:rFonts w:ascii="Book Antiqua" w:hAnsi="Book Antiqua"/>
          <w:bCs/>
          <w:color w:val="000000" w:themeColor="text1"/>
          <w:sz w:val="24"/>
          <w:szCs w:val="24"/>
        </w:rPr>
        <w:t>)</w:t>
      </w:r>
      <w:r w:rsidR="004F5F3F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472E0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uring a median 42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="00472E0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range, 9-62 </w:t>
      </w:r>
      <w:proofErr w:type="spellStart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mo</w:t>
      </w:r>
      <w:proofErr w:type="spellEnd"/>
      <w:r w:rsidR="00472E04" w:rsidRPr="003A7D4B">
        <w:rPr>
          <w:rFonts w:ascii="Book Antiqua" w:hAnsi="Book Antiqua"/>
          <w:bCs/>
          <w:color w:val="000000" w:themeColor="text1"/>
          <w:sz w:val="24"/>
          <w:szCs w:val="24"/>
        </w:rPr>
        <w:t>) follow-up, all patients had completely healed.</w:t>
      </w:r>
    </w:p>
    <w:p w14:paraId="2E7B1C7D" w14:textId="3752A417" w:rsidR="002A0165" w:rsidRPr="003A7D4B" w:rsidRDefault="006A4B22" w:rsidP="003A7D4B">
      <w:pPr>
        <w:spacing w:line="360" w:lineRule="auto"/>
        <w:ind w:firstLineChars="100" w:firstLine="24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>he required amount of fibrin sealant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o adequately cover the mucosal injury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was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based on th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ize of the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enetration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;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 </w:t>
      </w:r>
      <w:proofErr w:type="spellStart"/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>endoscopist</w:t>
      </w:r>
      <w:proofErr w:type="spellEnd"/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st ensure that the penetration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is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fully covered. </w:t>
      </w:r>
      <w:r w:rsidR="00825691" w:rsidRPr="003A7D4B">
        <w:rPr>
          <w:rFonts w:ascii="Book Antiqua" w:hAnsi="Book Antiqua"/>
          <w:bCs/>
          <w:color w:val="000000" w:themeColor="text1"/>
          <w:sz w:val="24"/>
          <w:szCs w:val="24"/>
        </w:rPr>
        <w:t>In th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is</w:t>
      </w:r>
      <w:r w:rsidR="0082569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ohort, w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tilized </w:t>
      </w:r>
      <w:r w:rsidR="007A4E6A" w:rsidRPr="003A7D4B">
        <w:rPr>
          <w:rFonts w:ascii="Book Antiqua" w:hAnsi="Book Antiqua"/>
          <w:bCs/>
          <w:color w:val="000000" w:themeColor="text1"/>
          <w:sz w:val="24"/>
          <w:szCs w:val="24"/>
        </w:rPr>
        <w:t>5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>L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fibrin sealant in the first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 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ith penetration because of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lack of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xperienc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using this technique</w:t>
      </w:r>
      <w:r w:rsidR="002A01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>A</w:t>
      </w:r>
      <w:r w:rsidR="008A03B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nother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 who had </w:t>
      </w:r>
      <w:r w:rsidR="008A03B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 longer linear penetration (1.0 cm) consumed </w:t>
      </w:r>
      <w:r w:rsidR="007A4E6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5 </w:t>
      </w:r>
      <w:r w:rsidR="008A03B7" w:rsidRPr="003A7D4B">
        <w:rPr>
          <w:rFonts w:ascii="Book Antiqua" w:hAnsi="Book Antiqua"/>
          <w:bCs/>
          <w:color w:val="000000" w:themeColor="text1"/>
          <w:sz w:val="24"/>
          <w:szCs w:val="24"/>
        </w:rPr>
        <w:t>ml fibrin sealant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8A03B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7A4E6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 remaining 19 cases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on</w:t>
      </w:r>
      <w:r w:rsidR="00285531" w:rsidRPr="003A7D4B">
        <w:rPr>
          <w:rFonts w:ascii="Book Antiqua" w:hAnsi="Book Antiqua"/>
          <w:bCs/>
          <w:color w:val="000000" w:themeColor="text1"/>
          <w:sz w:val="24"/>
          <w:szCs w:val="24"/>
        </w:rPr>
        <w:t>ly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quired </w:t>
      </w:r>
      <w:r w:rsidR="007A4E6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2.5 </w:t>
      </w:r>
      <w:r w:rsidR="008A03B7" w:rsidRPr="003A7D4B">
        <w:rPr>
          <w:rFonts w:ascii="Book Antiqua" w:hAnsi="Book Antiqua"/>
          <w:bCs/>
          <w:color w:val="000000" w:themeColor="text1"/>
          <w:sz w:val="24"/>
          <w:szCs w:val="24"/>
        </w:rPr>
        <w:t>ml.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 note, for penetration</w:t>
      </w:r>
      <w:r w:rsidR="0011161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njuries that create larger defects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which </w:t>
      </w:r>
      <w:r w:rsidR="0082569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re 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difficult to close using </w:t>
      </w:r>
      <w:r w:rsidR="0011161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nly 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ibrin sealant, </w:t>
      </w:r>
      <w:r w:rsidR="00825691" w:rsidRPr="003A7D4B">
        <w:rPr>
          <w:rFonts w:ascii="Book Antiqua" w:hAnsi="Book Antiqua"/>
          <w:bCs/>
          <w:color w:val="000000" w:themeColor="text1"/>
          <w:sz w:val="24"/>
          <w:szCs w:val="24"/>
        </w:rPr>
        <w:t>it</w:t>
      </w:r>
      <w:r w:rsidR="0011161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</w:t>
      </w:r>
      <w:r w:rsidR="0082569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 suggested that 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>one or two hemostatic clips</w:t>
      </w:r>
      <w:r w:rsidR="0082569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be 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>used to make a preliminary clipping</w:t>
      </w:r>
      <w:r w:rsidR="00AF4D4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at approximates the edges of the mucosal defect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3264E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before 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n </w:t>
      </w:r>
      <w:r w:rsidR="003264E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sing </w:t>
      </w:r>
      <w:r w:rsidR="00451262" w:rsidRPr="003A7D4B">
        <w:rPr>
          <w:rFonts w:ascii="Book Antiqua" w:hAnsi="Book Antiqua"/>
          <w:bCs/>
          <w:color w:val="000000" w:themeColor="text1"/>
          <w:sz w:val="24"/>
          <w:szCs w:val="24"/>
        </w:rPr>
        <w:t>fibrin sealant to fully cover the hole.</w:t>
      </w:r>
      <w:r w:rsidR="0082569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bookmarkStart w:id="45" w:name="OLE_LINK3"/>
      <w:bookmarkStart w:id="46" w:name="OLE_LINK4"/>
      <w:r w:rsidR="009C493A" w:rsidRPr="003A7D4B">
        <w:rPr>
          <w:rFonts w:ascii="Book Antiqua" w:hAnsi="Book Antiqua"/>
          <w:bCs/>
          <w:color w:val="000000" w:themeColor="text1"/>
          <w:sz w:val="24"/>
          <w:szCs w:val="24"/>
        </w:rPr>
        <w:t>N</w:t>
      </w:r>
      <w:r w:rsidR="002F63EE" w:rsidRPr="003A7D4B">
        <w:rPr>
          <w:rFonts w:ascii="Book Antiqua" w:hAnsi="Book Antiqua"/>
          <w:bCs/>
          <w:color w:val="000000" w:themeColor="text1"/>
          <w:sz w:val="24"/>
          <w:szCs w:val="24"/>
        </w:rPr>
        <w:t>asogastric tube</w:t>
      </w:r>
      <w:bookmarkEnd w:id="45"/>
      <w:bookmarkEnd w:id="46"/>
      <w:r w:rsidR="009C493A" w:rsidRPr="003A7D4B">
        <w:rPr>
          <w:rFonts w:ascii="Book Antiqua" w:hAnsi="Book Antiqua"/>
          <w:bCs/>
          <w:color w:val="000000" w:themeColor="text1"/>
          <w:sz w:val="24"/>
          <w:szCs w:val="24"/>
        </w:rPr>
        <w:t>s were placed</w:t>
      </w:r>
      <w:r w:rsidR="002F63E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ostoperatively in </w:t>
      </w:r>
      <w:r w:rsidR="009C493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2F63E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irst two cases with penetration, </w:t>
      </w:r>
      <w:r w:rsidR="009C493A" w:rsidRPr="003A7D4B">
        <w:rPr>
          <w:rFonts w:ascii="Book Antiqua" w:hAnsi="Book Antiqua"/>
          <w:bCs/>
          <w:color w:val="000000" w:themeColor="text1"/>
          <w:sz w:val="24"/>
          <w:szCs w:val="24"/>
        </w:rPr>
        <w:t>again due to lack of</w:t>
      </w:r>
      <w:r w:rsidR="004E70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xperience</w:t>
      </w:r>
      <w:r w:rsidR="00DF61A1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ith patient recovery from</w:t>
      </w:r>
      <w:r w:rsidR="009C493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DF61A1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9C493A" w:rsidRPr="003A7D4B">
        <w:rPr>
          <w:rFonts w:ascii="Book Antiqua" w:hAnsi="Book Antiqua"/>
          <w:bCs/>
          <w:color w:val="000000" w:themeColor="text1"/>
          <w:sz w:val="24"/>
          <w:szCs w:val="24"/>
        </w:rPr>
        <w:t>his technique</w:t>
      </w:r>
      <w:r w:rsidR="004E70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However, the remaining 19 cases did not </w:t>
      </w:r>
      <w:r w:rsidR="001945D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quire </w:t>
      </w:r>
      <w:r w:rsidR="004E70E4" w:rsidRPr="003A7D4B">
        <w:rPr>
          <w:rFonts w:ascii="Book Antiqua" w:hAnsi="Book Antiqua"/>
          <w:bCs/>
          <w:color w:val="000000" w:themeColor="text1"/>
          <w:sz w:val="24"/>
          <w:szCs w:val="24"/>
        </w:rPr>
        <w:t>a nasogastric tube</w:t>
      </w:r>
      <w:r w:rsidR="001945D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1945D4" w:rsidRPr="003A7D4B">
        <w:rPr>
          <w:rFonts w:ascii="Book Antiqua" w:hAnsi="Book Antiqua"/>
          <w:bCs/>
          <w:color w:val="000000" w:themeColor="text1"/>
          <w:sz w:val="24"/>
          <w:szCs w:val="24"/>
        </w:rPr>
        <w:lastRenderedPageBreak/>
        <w:t>and</w:t>
      </w:r>
      <w:r w:rsidR="004E70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had excellent healing results, suggesting that the</w:t>
      </w:r>
      <w:r w:rsidR="001C4AC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ostoperative</w:t>
      </w:r>
      <w:r w:rsidR="004E70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lacement of</w:t>
      </w:r>
      <w:r w:rsidR="007555C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</w:t>
      </w:r>
      <w:r w:rsidR="004E70E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nasogastric tube is not necessary in </w:t>
      </w:r>
      <w:r w:rsidR="00715569" w:rsidRPr="003A7D4B">
        <w:rPr>
          <w:rFonts w:ascii="Book Antiqua" w:hAnsi="Book Antiqua"/>
          <w:bCs/>
          <w:color w:val="000000" w:themeColor="text1"/>
          <w:sz w:val="24"/>
          <w:szCs w:val="24"/>
        </w:rPr>
        <w:t>case</w:t>
      </w:r>
      <w:r w:rsidR="007762D2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08260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ith </w:t>
      </w:r>
      <w:r w:rsidR="007F68B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 relatively small penetration. </w:t>
      </w:r>
    </w:p>
    <w:p w14:paraId="4400A9DF" w14:textId="57CE070D" w:rsidR="00B24280" w:rsidRPr="003A7D4B" w:rsidRDefault="00B24280" w:rsidP="003A7D4B">
      <w:pPr>
        <w:spacing w:line="360" w:lineRule="auto"/>
        <w:ind w:firstLineChars="150" w:firstLine="36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he treatment outcomes of PO</w:t>
      </w:r>
      <w:r w:rsidR="003B1FF6" w:rsidRPr="003A7D4B">
        <w:rPr>
          <w:rFonts w:ascii="Book Antiqua" w:hAnsi="Book Antiqua"/>
          <w:bCs/>
          <w:color w:val="000000" w:themeColor="text1"/>
          <w:sz w:val="24"/>
          <w:szCs w:val="24"/>
        </w:rPr>
        <w:t>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M for the 21 patients with mucosal penetration were excellent</w:t>
      </w:r>
      <w:r w:rsidR="00556231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ith a 95.2% treatment success (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ckardt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core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C45F55" w:rsidRPr="003A7D4B">
        <w:rPr>
          <w:rFonts w:ascii="Book Antiqua" w:eastAsia="MS Gothic" w:hAnsi="Book Antiqua"/>
          <w:color w:val="000000" w:themeColor="text1"/>
          <w:sz w:val="24"/>
          <w:szCs w:val="24"/>
        </w:rPr>
        <w:sym w:font="Symbol" w:char="F0A3"/>
      </w:r>
      <w:r w:rsidR="00C45F55" w:rsidRPr="003A7D4B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3), a 14.3%</w:t>
      </w:r>
      <w:r w:rsidR="00150DA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ate of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gas-related complications</w:t>
      </w:r>
      <w:r w:rsidR="00150DA6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a 14.3%</w:t>
      </w:r>
      <w:r w:rsidR="00150DA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ate of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ost-POEM esophagitis, indicating that mucosal penetration did not influence the treatment success of POEM if closed successfully using fibrin sealant.</w:t>
      </w:r>
    </w:p>
    <w:p w14:paraId="52077A3C" w14:textId="47DF3618" w:rsidR="00B85FC2" w:rsidRPr="003A7D4B" w:rsidRDefault="00E316C3" w:rsidP="003A7D4B">
      <w:pPr>
        <w:spacing w:line="360" w:lineRule="auto"/>
        <w:ind w:firstLineChars="150" w:firstLine="36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G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ven that the </w:t>
      </w:r>
      <w:r w:rsidR="00721F8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izes of the mucosal 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>penetration</w:t>
      </w:r>
      <w:r w:rsidR="00721F82" w:rsidRPr="003A7D4B">
        <w:rPr>
          <w:rFonts w:ascii="Book Antiqua" w:hAnsi="Book Antiqua"/>
          <w:bCs/>
          <w:color w:val="000000" w:themeColor="text1"/>
          <w:sz w:val="24"/>
          <w:szCs w:val="24"/>
        </w:rPr>
        <w:t>s in this study were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21F82" w:rsidRPr="003A7D4B">
        <w:rPr>
          <w:rFonts w:ascii="Book Antiqua" w:hAnsi="Book Antiqua"/>
          <w:bCs/>
          <w:color w:val="000000" w:themeColor="text1"/>
          <w:sz w:val="24"/>
          <w:szCs w:val="24"/>
        </w:rPr>
        <w:t>all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relatively small, it </w:t>
      </w:r>
      <w:r w:rsidR="00721F8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s 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not clear </w:t>
      </w:r>
      <w:r w:rsidR="00721F8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hether 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721F82" w:rsidRPr="003A7D4B">
        <w:rPr>
          <w:rFonts w:ascii="Book Antiqua" w:hAnsi="Book Antiqua"/>
          <w:bCs/>
          <w:color w:val="000000" w:themeColor="text1"/>
          <w:sz w:val="24"/>
          <w:szCs w:val="24"/>
        </w:rPr>
        <w:t>defects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ould have been </w:t>
      </w:r>
      <w:r w:rsidR="00721F8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bserved and would have 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losed spontaneously. Therefore, a prospective randomized controlled trial </w:t>
      </w:r>
      <w:r w:rsidR="00510C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omparing 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bservation without special treatment </w:t>
      </w:r>
      <w:r w:rsidR="00510C5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treatment with 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>fibrin sealant is warranted.</w:t>
      </w:r>
      <w:r w:rsidR="006B65A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E7238B" w:rsidRPr="003A7D4B">
        <w:rPr>
          <w:rFonts w:ascii="Book Antiqua" w:hAnsi="Book Antiqua"/>
          <w:bCs/>
          <w:color w:val="000000" w:themeColor="text1"/>
          <w:sz w:val="24"/>
          <w:szCs w:val="24"/>
        </w:rPr>
        <w:t>In previous studies evaluating</w:t>
      </w:r>
      <w:r w:rsidR="00803A3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6B65A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traoperative </w:t>
      </w:r>
      <w:r w:rsidR="00E7238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mucosal </w:t>
      </w:r>
      <w:r w:rsidR="006B65AC" w:rsidRPr="003A7D4B">
        <w:rPr>
          <w:rFonts w:ascii="Book Antiqua" w:hAnsi="Book Antiqua"/>
          <w:bCs/>
          <w:color w:val="000000" w:themeColor="text1"/>
          <w:sz w:val="24"/>
          <w:szCs w:val="24"/>
        </w:rPr>
        <w:t>penetration</w:t>
      </w:r>
      <w:r w:rsidR="00E7238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during POEM</w:t>
      </w:r>
      <w:r w:rsidR="006B65A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9B7AA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injured mucosa </w:t>
      </w:r>
      <w:r w:rsidR="00A856C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could be closed only by prolonged fasting </w:t>
      </w:r>
      <w:r w:rsidR="006B65A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 </w:t>
      </w:r>
      <w:r w:rsidR="009B7AA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ose who received </w:t>
      </w:r>
      <w:r w:rsidR="006B65A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ner circular muscle </w:t>
      </w:r>
      <w:proofErr w:type="spellStart"/>
      <w:r w:rsidR="006B65AC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803A3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 the present study, 10 </w:t>
      </w:r>
      <w:r w:rsidR="00DE35A2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patients </w:t>
      </w:r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>had a</w:t>
      </w:r>
      <w:r w:rsidR="00DE35A2" w:rsidRPr="003A7D4B">
        <w:rPr>
          <w:rFonts w:ascii="Book Antiqua" w:hAnsi="Book Antiqua"/>
          <w:bCs/>
          <w:color w:val="000000" w:themeColor="text1"/>
          <w:sz w:val="24"/>
          <w:szCs w:val="24"/>
        </w:rPr>
        <w:t>n</w:t>
      </w:r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nner circular muscle </w:t>
      </w:r>
      <w:proofErr w:type="spellStart"/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>, 1 had a full</w:t>
      </w:r>
      <w:r w:rsidR="00DE35A2" w:rsidRPr="003A7D4B">
        <w:rPr>
          <w:rFonts w:ascii="Book Antiqua" w:hAnsi="Book Antiqua"/>
          <w:bCs/>
          <w:color w:val="000000" w:themeColor="text1"/>
          <w:sz w:val="24"/>
          <w:szCs w:val="24"/>
        </w:rPr>
        <w:t>-</w:t>
      </w:r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ickness </w:t>
      </w:r>
      <w:proofErr w:type="spellStart"/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1 had a glasses-style anti-reflux </w:t>
      </w:r>
      <w:proofErr w:type="spellStart"/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DE35A2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9 had a progressive full-thickness </w:t>
      </w:r>
      <w:proofErr w:type="spellStart"/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134DCC" w:rsidRPr="003A7D4B">
        <w:rPr>
          <w:rFonts w:ascii="Book Antiqua" w:hAnsi="Book Antiqua"/>
          <w:bCs/>
          <w:color w:val="000000" w:themeColor="text1"/>
          <w:sz w:val="24"/>
          <w:szCs w:val="24"/>
        </w:rPr>
        <w:t>F</w:t>
      </w:r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rther </w:t>
      </w:r>
      <w:r w:rsidR="00134DC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search is needed </w:t>
      </w:r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>to determine if</w:t>
      </w:r>
      <w:r w:rsidR="00A856C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e injured mucosa was more likely to close spontaneously in those who received inner circular muscle </w:t>
      </w:r>
      <w:proofErr w:type="spellStart"/>
      <w:r w:rsidR="00A856CB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A856C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han in those who received a full-thickness </w:t>
      </w:r>
      <w:proofErr w:type="spellStart"/>
      <w:r w:rsidR="00A856CB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134DCC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F318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D9535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ur study is not without limitations. </w:t>
      </w:r>
      <w:r w:rsidR="00803A3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ne limitation was that 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>the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ubmucosal defects in our study</w:t>
      </w:r>
      <w:r w:rsidR="00C802C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were all relatively small, so 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>we cannot draw conclusions regarding the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feasibility, efficacy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safety of fibrin sealant 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>in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clos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>ing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>large</w:t>
      </w:r>
      <w:r w:rsidR="001040F9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cosal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penetrations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dditionally, with a small 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>sample size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 only 21 patients,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727B63" w:rsidRPr="003A7D4B">
        <w:rPr>
          <w:rFonts w:ascii="Book Antiqua" w:hAnsi="Book Antiqua"/>
          <w:bCs/>
          <w:color w:val="000000" w:themeColor="text1"/>
          <w:sz w:val="24"/>
          <w:szCs w:val="24"/>
        </w:rPr>
        <w:t>we were not able to stratify our results</w:t>
      </w:r>
      <w:r w:rsidR="00B72D7D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o draw conclusions regarding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B72D7D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4B156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 required amount of fibrin sealant based on the penetration size. </w:t>
      </w:r>
      <w:r w:rsidR="006B65AC" w:rsidRPr="003A7D4B">
        <w:rPr>
          <w:rFonts w:ascii="Book Antiqua" w:hAnsi="Book Antiqua"/>
          <w:bCs/>
          <w:color w:val="000000" w:themeColor="text1"/>
          <w:sz w:val="24"/>
          <w:szCs w:val="24"/>
        </w:rPr>
        <w:t>Another</w:t>
      </w:r>
      <w:r w:rsidR="00803A3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543354" w:rsidRPr="003A7D4B">
        <w:rPr>
          <w:rFonts w:ascii="Book Antiqua" w:hAnsi="Book Antiqua"/>
          <w:bCs/>
          <w:color w:val="000000" w:themeColor="text1"/>
          <w:sz w:val="24"/>
          <w:szCs w:val="24"/>
        </w:rPr>
        <w:t>limitation is th</w:t>
      </w:r>
      <w:r w:rsidR="00595DDC" w:rsidRPr="003A7D4B">
        <w:rPr>
          <w:rFonts w:ascii="Book Antiqua" w:hAnsi="Book Antiqua"/>
          <w:bCs/>
          <w:color w:val="000000" w:themeColor="text1"/>
          <w:sz w:val="24"/>
          <w:szCs w:val="24"/>
        </w:rPr>
        <w:t>at this was a</w:t>
      </w:r>
      <w:r w:rsidR="0090719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ingle center study</w:t>
      </w:r>
      <w:r w:rsidR="00543354" w:rsidRPr="003A7D4B">
        <w:rPr>
          <w:rFonts w:ascii="Book Antiqua" w:hAnsi="Book Antiqua"/>
          <w:bCs/>
          <w:color w:val="000000" w:themeColor="text1"/>
          <w:sz w:val="24"/>
          <w:szCs w:val="24"/>
        </w:rPr>
        <w:t>, suggesting that our results may not be representative of findings in other hospitals.</w:t>
      </w:r>
      <w:r w:rsidR="00907193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1555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owever, </w:t>
      </w:r>
      <w:bookmarkStart w:id="47" w:name="OLE_LINK43"/>
      <w:r w:rsidR="001555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</w:t>
      </w:r>
      <w:r w:rsidR="00595DD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best of </w:t>
      </w:r>
      <w:r w:rsidR="001555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our knowledge, this is the </w:t>
      </w:r>
      <w:r w:rsidR="00971E00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largest published </w:t>
      </w:r>
      <w:r w:rsidR="0015554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tudy </w:t>
      </w:r>
      <w:r w:rsidR="00595DD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garding 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treatment response </w:t>
      </w:r>
      <w:r w:rsidR="00595DD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ibrin sealant for 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lastRenderedPageBreak/>
        <w:t>mucosal penetration during POEM</w:t>
      </w:r>
      <w:r w:rsidR="00971E00" w:rsidRPr="003A7D4B">
        <w:rPr>
          <w:rFonts w:ascii="Book Antiqua" w:hAnsi="Book Antiqua"/>
          <w:bCs/>
          <w:color w:val="000000" w:themeColor="text1"/>
          <w:sz w:val="24"/>
          <w:szCs w:val="24"/>
        </w:rPr>
        <w:t>, incorporating data from 21 patients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633E2A" w:rsidRPr="003A7D4B">
        <w:rPr>
          <w:rFonts w:ascii="Book Antiqua" w:hAnsi="Book Antiqua"/>
          <w:bCs/>
          <w:color w:val="000000" w:themeColor="text1"/>
          <w:sz w:val="24"/>
          <w:szCs w:val="24"/>
        </w:rPr>
        <w:t>T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 present study </w:t>
      </w:r>
      <w:r w:rsidR="00633E2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lso 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>provide</w:t>
      </w:r>
      <w:r w:rsidR="00633E2A" w:rsidRPr="003A7D4B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instruction </w:t>
      </w:r>
      <w:bookmarkStart w:id="48" w:name="OLE_LINK41"/>
      <w:bookmarkStart w:id="49" w:name="OLE_LINK42"/>
      <w:r w:rsidR="00633E2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garding 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usage of fibrin sealant for penetration closure for </w:t>
      </w:r>
      <w:proofErr w:type="spellStart"/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>endoscopists</w:t>
      </w:r>
      <w:proofErr w:type="spellEnd"/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, </w:t>
      </w:r>
      <w:r w:rsidR="00633E2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hich may be </w:t>
      </w:r>
      <w:r w:rsidR="00CC37D8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especially </w:t>
      </w:r>
      <w:r w:rsidR="00633E2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elpful for those 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who </w:t>
      </w:r>
      <w:r w:rsidR="00633E2A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re unfamiliar with the technique or who </w:t>
      </w:r>
      <w:r w:rsidR="004C4F6E" w:rsidRPr="003A7D4B">
        <w:rPr>
          <w:rFonts w:ascii="Book Antiqua" w:hAnsi="Book Antiqua"/>
          <w:bCs/>
          <w:color w:val="000000" w:themeColor="text1"/>
          <w:sz w:val="24"/>
          <w:szCs w:val="24"/>
        </w:rPr>
        <w:t>might be worried about mucosal penetrations during POEM.</w:t>
      </w:r>
      <w:bookmarkEnd w:id="47"/>
      <w:bookmarkEnd w:id="48"/>
      <w:bookmarkEnd w:id="49"/>
    </w:p>
    <w:p w14:paraId="03E94297" w14:textId="120FD970" w:rsidR="004C4F6E" w:rsidRPr="003A7D4B" w:rsidRDefault="004C4F6E" w:rsidP="003A7D4B">
      <w:pPr>
        <w:spacing w:line="360" w:lineRule="auto"/>
        <w:ind w:firstLineChars="150" w:firstLine="360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In conclusion, </w:t>
      </w:r>
      <w:r w:rsidR="00526B7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use of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ibrin sealant </w:t>
      </w:r>
      <w:r w:rsidR="00526B7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o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clos</w:t>
      </w:r>
      <w:r w:rsidR="00526B75" w:rsidRPr="003A7D4B">
        <w:rPr>
          <w:rFonts w:ascii="Book Antiqua" w:hAnsi="Book Antiqua"/>
          <w:bCs/>
          <w:color w:val="000000" w:themeColor="text1"/>
          <w:sz w:val="24"/>
          <w:szCs w:val="24"/>
        </w:rPr>
        <w:t>e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cosal penetration during POEM is</w:t>
      </w:r>
      <w:r w:rsidR="00484C7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safe and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ffective. </w:t>
      </w:r>
      <w:r w:rsidR="008D5E2F" w:rsidRPr="003A7D4B">
        <w:rPr>
          <w:rFonts w:ascii="Book Antiqua" w:hAnsi="Book Antiqua"/>
          <w:bCs/>
          <w:color w:val="000000" w:themeColor="text1"/>
          <w:sz w:val="24"/>
          <w:szCs w:val="24"/>
        </w:rPr>
        <w:t>M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ucosal penetrations do not </w:t>
      </w:r>
      <w:r w:rsidR="008D5E2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appear to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influence the</w:t>
      </w:r>
      <w:r w:rsidR="000203A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treatment success of POEM if closed successfully using fibrin sealant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. </w:t>
      </w:r>
      <w:r w:rsidR="008D5E2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owever, </w:t>
      </w:r>
      <w:r w:rsidR="005C67B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urther </w:t>
      </w:r>
      <w:r w:rsidR="008D5E2F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research regarding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</w:t>
      </w:r>
      <w:r w:rsidR="000203A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feasibility,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fficacy</w:t>
      </w:r>
      <w:r w:rsidR="00373189" w:rsidRPr="003A7D4B">
        <w:rPr>
          <w:rFonts w:ascii="Book Antiqua" w:hAnsi="Book Antiqua"/>
          <w:bCs/>
          <w:color w:val="000000" w:themeColor="text1"/>
          <w:sz w:val="24"/>
          <w:szCs w:val="24"/>
        </w:rPr>
        <w:t>,</w:t>
      </w:r>
      <w:r w:rsidR="000203A7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and safety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of fibrin sealant for </w:t>
      </w:r>
      <w:r w:rsidR="00373189" w:rsidRPr="003A7D4B">
        <w:rPr>
          <w:rFonts w:ascii="Book Antiqua" w:hAnsi="Book Antiqua"/>
          <w:bCs/>
          <w:color w:val="000000" w:themeColor="text1"/>
          <w:sz w:val="24"/>
          <w:szCs w:val="24"/>
        </w:rPr>
        <w:t>closing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larger mucosal penetrations i</w:t>
      </w:r>
      <w:r w:rsidR="005C67BC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s warranted. </w:t>
      </w:r>
    </w:p>
    <w:p w14:paraId="15F16C2B" w14:textId="77777777" w:rsidR="00C45F55" w:rsidRPr="003A7D4B" w:rsidRDefault="00C45F55" w:rsidP="003A7D4B">
      <w:pPr>
        <w:spacing w:line="360" w:lineRule="auto"/>
        <w:ind w:firstLineChars="150" w:firstLine="360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3C8FE36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bookmarkStart w:id="50" w:name="OLE_LINK162"/>
      <w:bookmarkStart w:id="51" w:name="OLE_LINK185"/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>COMMENTS</w:t>
      </w:r>
    </w:p>
    <w:bookmarkEnd w:id="50"/>
    <w:bookmarkEnd w:id="51"/>
    <w:p w14:paraId="3BF7D3A0" w14:textId="69CF7D6B" w:rsidR="00540F00" w:rsidRPr="003A7D4B" w:rsidRDefault="00540F00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Background</w:t>
      </w:r>
    </w:p>
    <w:p w14:paraId="66857B51" w14:textId="1A9B6DF2" w:rsidR="00540F00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eroral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POEM</w:t>
      </w:r>
      <w:r w:rsidR="00C45F55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)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has been proved to be an effective and safe procedure for achalasia. However, mucosal penetration has been reported to be one of the most dangerous adverse events during POEM. </w:t>
      </w:r>
    </w:p>
    <w:p w14:paraId="21E5EEDB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  <w:highlight w:val="yellow"/>
        </w:rPr>
      </w:pPr>
    </w:p>
    <w:p w14:paraId="29D8C0A6" w14:textId="4C36790C" w:rsidR="00540F00" w:rsidRPr="003A7D4B" w:rsidRDefault="00540F00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Research frontiers</w:t>
      </w:r>
    </w:p>
    <w:p w14:paraId="4E7DDEC0" w14:textId="33236F9B" w:rsidR="002E31A7" w:rsidRPr="003A7D4B" w:rsidRDefault="00540F00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he treatments for the injured mucosa include</w:t>
      </w:r>
      <w:r w:rsidRPr="003A7D4B">
        <w:rPr>
          <w:rFonts w:ascii="Book Antiqua" w:hAnsi="Book Antiqua"/>
          <w:color w:val="000000" w:themeColor="text1"/>
          <w:sz w:val="24"/>
          <w:szCs w:val="24"/>
        </w:rPr>
        <w:t xml:space="preserve"> observation without special treatment, sealed by multiple </w:t>
      </w:r>
      <w:proofErr w:type="spellStart"/>
      <w:r w:rsidRPr="003A7D4B">
        <w:rPr>
          <w:rFonts w:ascii="Book Antiqua" w:hAnsi="Book Antiqua"/>
          <w:color w:val="000000" w:themeColor="text1"/>
          <w:sz w:val="24"/>
          <w:szCs w:val="24"/>
        </w:rPr>
        <w:t>clipshemostatic</w:t>
      </w:r>
      <w:proofErr w:type="spellEnd"/>
      <w:r w:rsidRPr="003A7D4B">
        <w:rPr>
          <w:rFonts w:ascii="Book Antiqua" w:hAnsi="Book Antiqua"/>
          <w:color w:val="000000" w:themeColor="text1"/>
          <w:sz w:val="24"/>
          <w:szCs w:val="24"/>
        </w:rPr>
        <w:t xml:space="preserve"> clips, endoscopic suture device (</w:t>
      </w:r>
      <w:proofErr w:type="spellStart"/>
      <w:r w:rsidRPr="003A7D4B">
        <w:rPr>
          <w:rFonts w:ascii="Book Antiqua" w:hAnsi="Book Antiqua"/>
          <w:color w:val="000000" w:themeColor="text1"/>
          <w:sz w:val="24"/>
          <w:szCs w:val="24"/>
        </w:rPr>
        <w:t>OverStitch</w:t>
      </w:r>
      <w:proofErr w:type="spellEnd"/>
      <w:r w:rsidRPr="003A7D4B">
        <w:rPr>
          <w:rFonts w:ascii="Book Antiqua" w:hAnsi="Book Antiqua"/>
          <w:color w:val="000000" w:themeColor="text1"/>
          <w:sz w:val="24"/>
          <w:szCs w:val="24"/>
        </w:rPr>
        <w:t xml:space="preserve">™ Endoscopic Suturing System; Apollo </w:t>
      </w:r>
      <w:proofErr w:type="spellStart"/>
      <w:r w:rsidRPr="003A7D4B">
        <w:rPr>
          <w:rFonts w:ascii="Book Antiqua" w:hAnsi="Book Antiqua"/>
          <w:color w:val="000000" w:themeColor="text1"/>
          <w:sz w:val="24"/>
          <w:szCs w:val="24"/>
        </w:rPr>
        <w:t>Endosurgery</w:t>
      </w:r>
      <w:proofErr w:type="spellEnd"/>
      <w:r w:rsidRPr="003A7D4B">
        <w:rPr>
          <w:rFonts w:ascii="Book Antiqua" w:hAnsi="Book Antiqua"/>
          <w:color w:val="000000" w:themeColor="text1"/>
          <w:sz w:val="24"/>
          <w:szCs w:val="24"/>
        </w:rPr>
        <w:t xml:space="preserve"> Austin, Texas) or closed using fibrin sealant. Fibrin sealant seems to be effective and safe for the penetration closure and we have rep</w:t>
      </w:r>
      <w:r w:rsidR="002E31A7" w:rsidRPr="003A7D4B">
        <w:rPr>
          <w:rFonts w:ascii="Book Antiqua" w:hAnsi="Book Antiqua"/>
          <w:color w:val="000000" w:themeColor="text1"/>
          <w:sz w:val="24"/>
          <w:szCs w:val="24"/>
        </w:rPr>
        <w:t xml:space="preserve">orted a case in 2012. However, </w:t>
      </w:r>
      <w:r w:rsidR="002E31A7" w:rsidRPr="003A7D4B">
        <w:rPr>
          <w:rFonts w:ascii="Book Antiqua" w:hAnsi="Book Antiqua"/>
          <w:bCs/>
          <w:color w:val="000000" w:themeColor="text1"/>
          <w:sz w:val="24"/>
          <w:szCs w:val="24"/>
        </w:rPr>
        <w:t>there is still no evidence regarding the treatment response to fibrin sealant for mucosal penetration during POEM in a larger cohort.</w:t>
      </w:r>
    </w:p>
    <w:p w14:paraId="2DAE8487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1B1EF029" w14:textId="60CEA83C" w:rsidR="00540F00" w:rsidRPr="003A7D4B" w:rsidRDefault="00540F00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Innovations and breakthroughs</w:t>
      </w:r>
    </w:p>
    <w:p w14:paraId="0CF00274" w14:textId="0671E638" w:rsidR="00540F00" w:rsidRPr="003A7D4B" w:rsidRDefault="00480CF3" w:rsidP="003A7D4B">
      <w:pPr>
        <w:spacing w:line="360" w:lineRule="auto"/>
        <w:rPr>
          <w:rFonts w:ascii="Book Antiqua" w:hAnsi="Book Antiqua"/>
          <w:color w:val="000000" w:themeColor="text1"/>
          <w:sz w:val="24"/>
          <w:szCs w:val="24"/>
          <w:highlight w:val="yellow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o the best of our knowledge, this is the largest published study regarding the treatment response to fibrin sealant for mucosal penetration during POEM, incorporating data from 21 patients.</w:t>
      </w:r>
    </w:p>
    <w:p w14:paraId="6E9AE066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14:paraId="469F951A" w14:textId="7318EEB2" w:rsidR="00540F00" w:rsidRPr="003A7D4B" w:rsidRDefault="00540F00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i/>
          <w:color w:val="000000" w:themeColor="text1"/>
          <w:sz w:val="24"/>
          <w:szCs w:val="24"/>
        </w:rPr>
        <w:t>Applications</w:t>
      </w:r>
    </w:p>
    <w:p w14:paraId="7327DD6F" w14:textId="56B99CDC" w:rsidR="00540F00" w:rsidRPr="003A7D4B" w:rsidRDefault="00540F00" w:rsidP="003A7D4B">
      <w:pPr>
        <w:spacing w:line="360" w:lineRule="auto"/>
        <w:rPr>
          <w:rFonts w:ascii="Book Antiqua" w:hAnsi="Book Antiqua"/>
          <w:color w:val="000000" w:themeColor="text1"/>
          <w:sz w:val="24"/>
          <w:szCs w:val="24"/>
          <w:highlight w:val="yellow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e present study provided an instruction about the usage of fibrin sealant for penetration closure for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endoscopists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, especially for novices, who might be worried about the mucosal penetrations during POEM.</w:t>
      </w:r>
    </w:p>
    <w:p w14:paraId="5B66E71B" w14:textId="77777777" w:rsidR="00540F00" w:rsidRPr="003A7D4B" w:rsidRDefault="00540F00" w:rsidP="003A7D4B">
      <w:pPr>
        <w:spacing w:line="360" w:lineRule="auto"/>
        <w:rPr>
          <w:rFonts w:ascii="Book Antiqua" w:hAnsi="Book Antiqua" w:cs="Arial"/>
          <w:b/>
          <w:bCs/>
          <w:color w:val="000000" w:themeColor="text1"/>
          <w:sz w:val="24"/>
          <w:szCs w:val="24"/>
          <w:highlight w:val="yellow"/>
        </w:rPr>
      </w:pPr>
    </w:p>
    <w:p w14:paraId="15BCD359" w14:textId="1E8A07E5" w:rsidR="00540F00" w:rsidRPr="003A7D4B" w:rsidRDefault="00540F00" w:rsidP="003A7D4B">
      <w:pPr>
        <w:spacing w:line="360" w:lineRule="auto"/>
        <w:rPr>
          <w:rFonts w:ascii="Book Antiqua" w:hAnsi="Book Antiqua" w:cs="Arial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 w:cs="Arial"/>
          <w:b/>
          <w:bCs/>
          <w:i/>
          <w:color w:val="000000" w:themeColor="text1"/>
          <w:sz w:val="24"/>
          <w:szCs w:val="24"/>
        </w:rPr>
        <w:t>Terminology</w:t>
      </w:r>
    </w:p>
    <w:p w14:paraId="0804BD53" w14:textId="29C38016" w:rsidR="00540F00" w:rsidRPr="003A7D4B" w:rsidRDefault="00540F00" w:rsidP="003A7D4B">
      <w:pPr>
        <w:spacing w:line="360" w:lineRule="auto"/>
        <w:rPr>
          <w:rFonts w:ascii="Book Antiqua" w:hAnsi="Book Antiqua" w:cs="Arial"/>
          <w:color w:val="000000" w:themeColor="text1"/>
          <w:sz w:val="24"/>
          <w:szCs w:val="24"/>
        </w:rPr>
      </w:pPr>
      <w:r w:rsidRPr="003A7D4B">
        <w:rPr>
          <w:rFonts w:ascii="Book Antiqua" w:hAnsi="Book Antiqua" w:cs="Arial"/>
          <w:color w:val="000000" w:themeColor="text1"/>
          <w:sz w:val="24"/>
          <w:szCs w:val="24"/>
        </w:rPr>
        <w:t xml:space="preserve">POEM: </w:t>
      </w:r>
      <w:proofErr w:type="spellStart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>Peroral</w:t>
      </w:r>
      <w:proofErr w:type="spellEnd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 xml:space="preserve"> endoscopic </w:t>
      </w:r>
      <w:proofErr w:type="spellStart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>myotomy</w:t>
      </w:r>
      <w:proofErr w:type="spellEnd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>, a recently developed endoscopic</w:t>
      </w:r>
      <w:r w:rsidRPr="003A7D4B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 w:cs="Arial"/>
          <w:color w:val="000000" w:themeColor="text1"/>
          <w:sz w:val="24"/>
          <w:szCs w:val="24"/>
        </w:rPr>
        <w:t xml:space="preserve">therapeutic technique, was performed for achalasia. </w:t>
      </w:r>
      <w:proofErr w:type="spellStart"/>
      <w:proofErr w:type="gramStart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>peroral</w:t>
      </w:r>
      <w:proofErr w:type="spellEnd"/>
      <w:proofErr w:type="gramEnd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 xml:space="preserve"> endoscopic </w:t>
      </w:r>
      <w:proofErr w:type="spellStart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>myotomy</w:t>
      </w:r>
      <w:proofErr w:type="spellEnd"/>
      <w:r w:rsidRPr="003A7D4B">
        <w:rPr>
          <w:rFonts w:ascii="Book Antiqua" w:hAnsi="Book Antiqua" w:cs="Arial"/>
          <w:color w:val="000000" w:themeColor="text1"/>
          <w:sz w:val="24"/>
          <w:szCs w:val="24"/>
        </w:rPr>
        <w:t>.</w:t>
      </w:r>
      <w:r w:rsidRPr="003A7D4B" w:rsidDel="00F171B4">
        <w:rPr>
          <w:rFonts w:ascii="Book Antiqua" w:hAnsi="Book Antiqua" w:cs="Arial"/>
          <w:color w:val="000000" w:themeColor="text1"/>
          <w:sz w:val="24"/>
          <w:szCs w:val="24"/>
        </w:rPr>
        <w:t xml:space="preserve"> </w:t>
      </w:r>
    </w:p>
    <w:p w14:paraId="38DFD146" w14:textId="77777777" w:rsidR="00540F00" w:rsidRPr="003A7D4B" w:rsidRDefault="00540F00" w:rsidP="003A7D4B">
      <w:pPr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</w:p>
    <w:p w14:paraId="1F4B2F3E" w14:textId="7D6C4623" w:rsidR="000E2575" w:rsidRPr="003A7D4B" w:rsidRDefault="00540F00" w:rsidP="003A7D4B">
      <w:pPr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i/>
          <w:color w:val="000000" w:themeColor="text1"/>
          <w:sz w:val="24"/>
          <w:szCs w:val="24"/>
        </w:rPr>
        <w:t>Peer-review</w:t>
      </w:r>
    </w:p>
    <w:p w14:paraId="31F62DE4" w14:textId="5CBDA99F" w:rsidR="00540F00" w:rsidRPr="003A7D4B" w:rsidRDefault="00C45F55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This is an interesting, retrospective study from one center, on fibrin sealant for closure of </w:t>
      </w:r>
      <w:proofErr w:type="spellStart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cardia</w:t>
      </w:r>
      <w:proofErr w:type="spellEnd"/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mucosal penetration during POEM.</w:t>
      </w:r>
    </w:p>
    <w:p w14:paraId="73212481" w14:textId="77777777" w:rsidR="00C45F55" w:rsidRPr="003A7D4B" w:rsidRDefault="00C45F55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C2AB5BA" w14:textId="77777777" w:rsidR="00C45F55" w:rsidRPr="003A7D4B" w:rsidRDefault="00C45F55" w:rsidP="003A7D4B">
      <w:pPr>
        <w:widowControl/>
        <w:spacing w:line="360" w:lineRule="auto"/>
        <w:rPr>
          <w:rFonts w:ascii="Book Antiqua" w:hAnsi="Book Antiqua" w:cs="Arial"/>
          <w:b/>
          <w:color w:val="000000" w:themeColor="text1"/>
          <w:sz w:val="24"/>
          <w:szCs w:val="24"/>
        </w:rPr>
      </w:pPr>
      <w:bookmarkStart w:id="52" w:name="OLE_LINK346"/>
      <w:bookmarkStart w:id="53" w:name="OLE_LINK347"/>
      <w:r w:rsidRPr="003A7D4B">
        <w:rPr>
          <w:rFonts w:ascii="Book Antiqua" w:hAnsi="Book Antiqua" w:cs="Arial"/>
          <w:b/>
          <w:color w:val="000000" w:themeColor="text1"/>
          <w:sz w:val="24"/>
          <w:szCs w:val="24"/>
        </w:rPr>
        <w:br w:type="page"/>
      </w:r>
    </w:p>
    <w:p w14:paraId="5F8C4437" w14:textId="59E8CF91" w:rsidR="002128DA" w:rsidRDefault="00FA3F58" w:rsidP="002128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Calibri"/>
          <w:bCs/>
          <w:noProof/>
          <w:color w:val="000000" w:themeColor="text1"/>
          <w:sz w:val="24"/>
          <w:szCs w:val="24"/>
        </w:rPr>
      </w:pPr>
      <w:r w:rsidRPr="003A7D4B">
        <w:rPr>
          <w:rFonts w:ascii="Book Antiqua" w:hAnsi="Book Antiqua" w:cs="Arial"/>
          <w:b/>
          <w:color w:val="000000" w:themeColor="text1"/>
          <w:sz w:val="24"/>
          <w:szCs w:val="24"/>
        </w:rPr>
        <w:lastRenderedPageBreak/>
        <w:t>REFERENCES</w:t>
      </w:r>
      <w:bookmarkEnd w:id="52"/>
      <w:bookmarkEnd w:id="53"/>
    </w:p>
    <w:p w14:paraId="03AA5498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1 </w:t>
      </w:r>
      <w:proofErr w:type="spellStart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Familiari</w:t>
      </w:r>
      <w:proofErr w:type="spellEnd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P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Gigante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G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archese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Boskoski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I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Tringali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ri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Costamagn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G.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for Esophageal Achalasia: Outcomes of the First 100 Patients With Short-term Follow-up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nn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16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263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82-87 [PMID: 25361224 DOI: 10.1097/sla.0000000000000992]</w:t>
      </w:r>
    </w:p>
    <w:p w14:paraId="387BF1F5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2 </w:t>
      </w:r>
      <w:proofErr w:type="spellStart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Shiwaku</w:t>
      </w:r>
      <w:proofErr w:type="spellEnd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Inoue H, Yamashita K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Ohmiy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Beppu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R, Nakashima R, Takeno S, Sasaki T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Nimur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S, Yamashita Y.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for esophageal achalasia: outcomes of the first over 100 patients with short-term follow-up. 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16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30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4817-4826 [PMID: 26932548 DOI: 10.1007/s00464-016-4813-1]</w:t>
      </w:r>
    </w:p>
    <w:p w14:paraId="05FE1A53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3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Von </w:t>
      </w:r>
      <w:proofErr w:type="spellStart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Renteln</w:t>
      </w:r>
      <w:proofErr w:type="spellEnd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D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Fuchs KH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Fockens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Bauerfeind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Vassiliou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MC, Werner YB, Fried G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Breithaupt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W, Heinrich H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Bredenoord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AJ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Kersten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JF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Verlaan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Trevisonno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Rösch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T.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for the treatment of achalasia: an international prospective multicenter study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enterology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145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309-11.e1-3 [PMID: 23665071 DOI: 10.1053/j.gastro.2013.04.057]</w:t>
      </w:r>
    </w:p>
    <w:p w14:paraId="00449F39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4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Yao S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Linghu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.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can improve esophageal motility in patients with achalasia from a large sample self-control research (66 patients). 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PLoS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One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 2015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10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e0125942 [PMID: 25993648 DOI: 10.1371/journal.pone.0125942]</w:t>
      </w:r>
    </w:p>
    <w:p w14:paraId="639D029B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5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Zhang XC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Li QL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Xu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MD, Chen SY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Zhong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YS, Zhang YQ, Chen WF, Ma LL, Qin WZ, Hu JW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Cai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MY, Yao LQ, Zhou PH. Major perioperative adverse events of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: a systematic 5-year analysis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 2016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48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967-978 [PMID: 27448052 DOI: 10.1055/s-0042-110397]</w:t>
      </w:r>
    </w:p>
    <w:p w14:paraId="1979D74B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6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Stavropoulos SN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odayi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RJ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Friede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Savides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T. The International Per Oral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Survey (IPOEMS): a snapshot of the global POEM experience. 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27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3322-3338 [PMID: 23549760 DOI: 10.1007/s00464-013-2913-8]</w:t>
      </w:r>
    </w:p>
    <w:p w14:paraId="72451815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lastRenderedPageBreak/>
        <w:t>7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Li H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Linghu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, Wang X. Fibrin sealant for closure of mucosal penetration at the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cardi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during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(POEM)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 2012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44 </w:t>
      </w:r>
      <w:proofErr w:type="spellStart"/>
      <w:r w:rsidRPr="003E2868">
        <w:rPr>
          <w:rFonts w:ascii="Book Antiqua" w:eastAsia="宋体" w:hAnsi="Book Antiqua" w:cs="宋体"/>
          <w:bCs/>
          <w:kern w:val="0"/>
          <w:sz w:val="24"/>
          <w:szCs w:val="24"/>
        </w:rPr>
        <w:t>Suppl</w:t>
      </w:r>
      <w:proofErr w:type="spellEnd"/>
      <w:r w:rsidRPr="003E2868">
        <w:rPr>
          <w:rFonts w:ascii="Book Antiqua" w:eastAsia="宋体" w:hAnsi="Book Antiqua" w:cs="宋体"/>
          <w:bCs/>
          <w:kern w:val="0"/>
          <w:sz w:val="24"/>
          <w:szCs w:val="24"/>
        </w:rPr>
        <w:t xml:space="preserve"> 2 UCTN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E215-E216 [PMID: 22622752 DOI: 10.1055/s-0032-1309358]</w:t>
      </w:r>
    </w:p>
    <w:p w14:paraId="5FB9D48A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8 </w:t>
      </w:r>
      <w:proofErr w:type="spellStart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Swanström</w:t>
      </w:r>
      <w:proofErr w:type="spellEnd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LL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Rieder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Dunst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CM. </w:t>
      </w:r>
      <w:proofErr w:type="gramStart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A stepwise approach and early clinical experience in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for the treatment of achalasia and esophageal motility disorders.</w:t>
      </w:r>
      <w:proofErr w:type="gram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Am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Coll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213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751-756 [PMID: 21996484 DOI: 10.1016/j.jamcollsurg.2011.09.001]</w:t>
      </w:r>
    </w:p>
    <w:p w14:paraId="771B9629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9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Inoue H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Minami H, Kobayashi Y, Sato Y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Kag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M, Suzuki M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Satodate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Odak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Itoh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Kudo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S.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(POEM) for esophageal achalasia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opy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 2010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42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265-271 [PMID: 20354937 DOI: 10.1055/s-0029-1244080]</w:t>
      </w:r>
    </w:p>
    <w:p w14:paraId="785C8F8A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10 </w:t>
      </w:r>
      <w:proofErr w:type="spellStart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Boeckxstaens</w:t>
      </w:r>
      <w:proofErr w:type="spellEnd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GE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Zaninotto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G, Richter JE. Achalasia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Lancet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383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83-93 [PMID: 23871090 DOI: 10.1016/s0140-6736(13)60651-0]</w:t>
      </w:r>
    </w:p>
    <w:p w14:paraId="11FB8983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11 </w:t>
      </w:r>
      <w:proofErr w:type="spellStart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Onimaru</w:t>
      </w:r>
      <w:proofErr w:type="spellEnd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Inoue H, Ikeda H, Yoshida A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Santi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G, Sato H, Ito H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aselli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Kudo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SE.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is a viable option for failed surgical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esophagocardio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instead of redo surgical Heller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: a single center prospective study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Am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Coll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13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217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598-605 [PMID: 23891071 DOI: 10.1016/j.jamcollsurg.2013.05.025]</w:t>
      </w:r>
    </w:p>
    <w:p w14:paraId="79D71B1D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12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Inoue H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Tianle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KM, Ikeda H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Hosoy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Onimaru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M, Yoshida A, Minami H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Kudo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SE.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for esophageal achalasia: technique, indication, and outcomes. 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Thorac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11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21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519-525 [PMID: 22040634 DOI: 10.1016/j.thorsurg.2011.08.005]</w:t>
      </w:r>
    </w:p>
    <w:p w14:paraId="4C380E09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13 </w:t>
      </w:r>
      <w:proofErr w:type="spellStart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Modayil</w:t>
      </w:r>
      <w:proofErr w:type="spellEnd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R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Friede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D, Stavropoulos SN. </w:t>
      </w:r>
      <w:proofErr w:type="gramStart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Endoscopic suture repair of a large mucosal perforation during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for treatment of achalasia.</w:t>
      </w:r>
      <w:proofErr w:type="gram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14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80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1169-1170 [PMID: 24830579 DOI: 10.1016/j.gie.2014.03.035]</w:t>
      </w:r>
    </w:p>
    <w:p w14:paraId="1D7F5BB1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14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Minami H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Inoue H, Haji A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Isomoto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H, Urabe S, Hashiguchi K, Matsushima K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Akazaw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Y, Yamaguchi N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Ohnit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Takeshim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F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Nakao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K. Per-oral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: emerging indications and evolving 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lastRenderedPageBreak/>
        <w:t>techniques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Dig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15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27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175-181 [PMID: 25040806 DOI: 10.1111/den.12328]</w:t>
      </w:r>
    </w:p>
    <w:p w14:paraId="39ED68C6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15 </w:t>
      </w:r>
      <w:proofErr w:type="spellStart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Eleftheriadis</w:t>
      </w:r>
      <w:proofErr w:type="spellEnd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N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Inoue H, Ikeda H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Onimaru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aselli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Santi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G.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Submucos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tunnel endoscopy: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and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tumor resection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World J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Gastrointest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Endosc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16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8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86-103 [PMID: 26839649 DOI: 10.4253/wjge.v8.i2.86]</w:t>
      </w:r>
    </w:p>
    <w:p w14:paraId="63D934BE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3E2868">
        <w:rPr>
          <w:rFonts w:ascii="Book Antiqua" w:eastAsia="宋体" w:hAnsi="Book Antiqua" w:cs="宋体"/>
          <w:kern w:val="0"/>
          <w:sz w:val="24"/>
          <w:szCs w:val="24"/>
        </w:rPr>
        <w:t>16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Patel K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Abbassi-Ghadi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arkar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S, Kumar S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Jethw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Zaninotto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G.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Peror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endoscop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myotomy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for the treatment of esophageal achalasia: systematic review and pooled analysis. </w:t>
      </w:r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Dis Esophagus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 2016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29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807-819 [PMID: 26175119 DOI: 10.1111/dote.12387]</w:t>
      </w:r>
    </w:p>
    <w:p w14:paraId="1EC93B6F" w14:textId="77777777" w:rsidR="002128DA" w:rsidRPr="003E2868" w:rsidRDefault="002128DA" w:rsidP="002128DA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17 </w:t>
      </w:r>
      <w:proofErr w:type="spellStart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Adsay</w:t>
      </w:r>
      <w:proofErr w:type="spellEnd"/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NV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Hasteh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F, Cheng JD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Klimstra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DS.</w:t>
      </w:r>
      <w:proofErr w:type="gram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Squamous-lined cysts of the pancreas: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lymphoepithelia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cysts,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dermoid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cysts (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teratomas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), and accessory-splenic </w:t>
      </w:r>
      <w:proofErr w:type="spellStart"/>
      <w:r w:rsidRPr="003E2868">
        <w:rPr>
          <w:rFonts w:ascii="Book Antiqua" w:eastAsia="宋体" w:hAnsi="Book Antiqua" w:cs="宋体"/>
          <w:kern w:val="0"/>
          <w:sz w:val="24"/>
          <w:szCs w:val="24"/>
        </w:rPr>
        <w:t>epidermoid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 xml:space="preserve"> cysts. 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Semin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Diagn</w:t>
      </w:r>
      <w:proofErr w:type="spellEnd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3E2868">
        <w:rPr>
          <w:rFonts w:ascii="Book Antiqua" w:eastAsia="宋体" w:hAnsi="Book Antiqua" w:cs="宋体"/>
          <w:i/>
          <w:iCs/>
          <w:kern w:val="0"/>
          <w:sz w:val="24"/>
          <w:szCs w:val="24"/>
        </w:rPr>
        <w:t>Pathol</w:t>
      </w:r>
      <w:proofErr w:type="spellEnd"/>
      <w:r w:rsidRPr="003E2868">
        <w:rPr>
          <w:rFonts w:ascii="Book Antiqua" w:eastAsia="宋体" w:hAnsi="Book Antiqua" w:cs="宋体"/>
          <w:kern w:val="0"/>
          <w:sz w:val="24"/>
          <w:szCs w:val="24"/>
        </w:rPr>
        <w:t> 2000; </w:t>
      </w:r>
      <w:r w:rsidRPr="003E2868">
        <w:rPr>
          <w:rFonts w:ascii="Book Antiqua" w:eastAsia="宋体" w:hAnsi="Book Antiqua" w:cs="宋体"/>
          <w:b/>
          <w:bCs/>
          <w:kern w:val="0"/>
          <w:sz w:val="24"/>
          <w:szCs w:val="24"/>
        </w:rPr>
        <w:t>17</w:t>
      </w:r>
      <w:r w:rsidRPr="003E2868">
        <w:rPr>
          <w:rFonts w:ascii="Book Antiqua" w:eastAsia="宋体" w:hAnsi="Book Antiqua" w:cs="宋体"/>
          <w:kern w:val="0"/>
          <w:sz w:val="24"/>
          <w:szCs w:val="24"/>
        </w:rPr>
        <w:t>: 56-65 [PMID: 10721807]</w:t>
      </w:r>
      <w:r>
        <w:rPr>
          <w:rFonts w:ascii="Book Antiqua" w:eastAsia="宋体" w:hAnsi="Book Antiqua" w:cs="宋体" w:hint="eastAsia"/>
          <w:kern w:val="0"/>
          <w:sz w:val="24"/>
          <w:szCs w:val="24"/>
        </w:rPr>
        <w:t xml:space="preserve"> </w:t>
      </w:r>
    </w:p>
    <w:p w14:paraId="442EBB32" w14:textId="77777777" w:rsidR="00F21A32" w:rsidRPr="003A7D4B" w:rsidRDefault="00F21A3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1E30BF3" w14:textId="1E6F3A47" w:rsidR="00C45F55" w:rsidRPr="003A7D4B" w:rsidRDefault="00C45F55" w:rsidP="003A7D4B">
      <w:pPr>
        <w:pStyle w:val="ListParagraph"/>
        <w:spacing w:line="360" w:lineRule="auto"/>
        <w:ind w:right="120" w:firstLineChars="0" w:firstLine="0"/>
        <w:jc w:val="both"/>
        <w:rPr>
          <w:rFonts w:ascii="Book Antiqua" w:eastAsia="宋体" w:hAnsi="Book Antiqua"/>
          <w:b/>
          <w:bCs/>
          <w:color w:val="000000" w:themeColor="text1"/>
          <w:szCs w:val="24"/>
          <w:lang w:eastAsia="zh-CN"/>
        </w:rPr>
      </w:pPr>
      <w:bookmarkStart w:id="54" w:name="OLE_LINK135"/>
      <w:r w:rsidRPr="003A7D4B">
        <w:rPr>
          <w:rStyle w:val="Strong"/>
          <w:rFonts w:ascii="Book Antiqua" w:hAnsi="Book Antiqua" w:cs="Arial"/>
          <w:bCs w:val="0"/>
          <w:noProof/>
          <w:color w:val="000000" w:themeColor="text1"/>
          <w:szCs w:val="24"/>
        </w:rPr>
        <w:t>P-Reviewer</w:t>
      </w:r>
      <w:r w:rsidRPr="003A7D4B">
        <w:rPr>
          <w:rStyle w:val="Strong"/>
          <w:rFonts w:ascii="Book Antiqua" w:eastAsia="宋体" w:hAnsi="Book Antiqua" w:cs="Arial"/>
          <w:bCs w:val="0"/>
          <w:noProof/>
          <w:color w:val="000000" w:themeColor="text1"/>
          <w:szCs w:val="24"/>
          <w:lang w:eastAsia="zh-CN"/>
        </w:rPr>
        <w:t>:</w:t>
      </w:r>
      <w:r w:rsidRPr="003A7D4B">
        <w:rPr>
          <w:rFonts w:ascii="Book Antiqua" w:hAnsi="Book Antiqua"/>
          <w:bCs/>
          <w:color w:val="000000" w:themeColor="text1"/>
          <w:szCs w:val="24"/>
        </w:rPr>
        <w:t xml:space="preserve"> Eleftheriadis</w:t>
      </w:r>
      <w:r w:rsidRPr="003A7D4B">
        <w:rPr>
          <w:rFonts w:ascii="Book Antiqua" w:eastAsiaTheme="minorEastAsia" w:hAnsi="Book Antiqua"/>
          <w:bCs/>
          <w:color w:val="000000" w:themeColor="text1"/>
          <w:szCs w:val="24"/>
          <w:lang w:eastAsia="zh-CN"/>
        </w:rPr>
        <w:t xml:space="preserve"> NP</w:t>
      </w:r>
      <w:r w:rsidRPr="003A7D4B">
        <w:rPr>
          <w:rFonts w:ascii="Book Antiqua" w:hAnsi="Book Antiqua"/>
          <w:bCs/>
          <w:color w:val="000000" w:themeColor="text1"/>
          <w:szCs w:val="24"/>
        </w:rPr>
        <w:t xml:space="preserve">   </w:t>
      </w:r>
      <w:r w:rsidRPr="003A7D4B">
        <w:rPr>
          <w:rFonts w:ascii="Book Antiqua" w:hAnsi="Book Antiqua"/>
          <w:b/>
          <w:bCs/>
          <w:color w:val="000000" w:themeColor="text1"/>
          <w:szCs w:val="24"/>
        </w:rPr>
        <w:t>S-Editor</w:t>
      </w:r>
      <w:r w:rsidRPr="003A7D4B">
        <w:rPr>
          <w:rFonts w:ascii="Book Antiqua" w:eastAsia="宋体" w:hAnsi="Book Antiqua"/>
          <w:b/>
          <w:bCs/>
          <w:color w:val="000000" w:themeColor="text1"/>
          <w:szCs w:val="24"/>
          <w:lang w:eastAsia="zh-CN"/>
        </w:rPr>
        <w:t>:</w:t>
      </w:r>
      <w:r w:rsidRPr="003A7D4B">
        <w:rPr>
          <w:rFonts w:ascii="Book Antiqua" w:hAnsi="Book Antiqua"/>
          <w:bCs/>
          <w:color w:val="000000" w:themeColor="text1"/>
          <w:szCs w:val="24"/>
        </w:rPr>
        <w:t xml:space="preserve"> </w:t>
      </w:r>
      <w:r w:rsidRPr="003A7D4B">
        <w:rPr>
          <w:rFonts w:ascii="Book Antiqua" w:eastAsia="宋体" w:hAnsi="Book Antiqua"/>
          <w:bCs/>
          <w:color w:val="000000" w:themeColor="text1"/>
          <w:szCs w:val="24"/>
          <w:lang w:eastAsia="zh-CN"/>
        </w:rPr>
        <w:t>Qi Y</w:t>
      </w:r>
      <w:r w:rsidRPr="003A7D4B">
        <w:rPr>
          <w:rFonts w:ascii="Book Antiqua" w:hAnsi="Book Antiqua"/>
          <w:b/>
          <w:bCs/>
          <w:color w:val="000000" w:themeColor="text1"/>
          <w:szCs w:val="24"/>
        </w:rPr>
        <w:t xml:space="preserve">   L-Editor</w:t>
      </w:r>
      <w:r w:rsidRPr="003A7D4B">
        <w:rPr>
          <w:rFonts w:ascii="Book Antiqua" w:eastAsia="宋体" w:hAnsi="Book Antiqua"/>
          <w:b/>
          <w:bCs/>
          <w:color w:val="000000" w:themeColor="text1"/>
          <w:szCs w:val="24"/>
          <w:lang w:eastAsia="zh-CN"/>
        </w:rPr>
        <w:t>:</w:t>
      </w:r>
      <w:r w:rsidRPr="003A7D4B">
        <w:rPr>
          <w:rFonts w:ascii="Book Antiqua" w:hAnsi="Book Antiqua"/>
          <w:b/>
          <w:bCs/>
          <w:color w:val="000000" w:themeColor="text1"/>
          <w:szCs w:val="24"/>
        </w:rPr>
        <w:t xml:space="preserve">   E-Editor</w:t>
      </w:r>
      <w:r w:rsidRPr="003A7D4B">
        <w:rPr>
          <w:rFonts w:ascii="Book Antiqua" w:eastAsia="宋体" w:hAnsi="Book Antiqua"/>
          <w:b/>
          <w:bCs/>
          <w:color w:val="000000" w:themeColor="text1"/>
          <w:szCs w:val="24"/>
          <w:lang w:eastAsia="zh-CN"/>
        </w:rPr>
        <w:t>:</w:t>
      </w:r>
    </w:p>
    <w:p w14:paraId="7E4E1CFA" w14:textId="77777777" w:rsidR="00C45F55" w:rsidRPr="003A7D4B" w:rsidRDefault="00C45F55" w:rsidP="003A7D4B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color w:val="000000" w:themeColor="text1"/>
          <w:sz w:val="24"/>
          <w:szCs w:val="24"/>
        </w:rPr>
      </w:pPr>
      <w:r w:rsidRPr="003A7D4B">
        <w:rPr>
          <w:rFonts w:ascii="Book Antiqua" w:hAnsi="Book Antiqua" w:cs="Helvetica"/>
          <w:b/>
          <w:color w:val="000000" w:themeColor="text1"/>
          <w:sz w:val="24"/>
          <w:szCs w:val="24"/>
        </w:rPr>
        <w:t xml:space="preserve">Specialty type: </w:t>
      </w:r>
      <w:r w:rsidRPr="003A7D4B">
        <w:rPr>
          <w:rFonts w:ascii="Book Antiqua" w:hAnsi="Book Antiqua" w:cs="Helvetica"/>
          <w:color w:val="000000" w:themeColor="text1"/>
          <w:sz w:val="24"/>
          <w:szCs w:val="24"/>
        </w:rPr>
        <w:t xml:space="preserve">Gastroenterology and </w:t>
      </w:r>
      <w:proofErr w:type="spellStart"/>
      <w:r w:rsidRPr="003A7D4B">
        <w:rPr>
          <w:rFonts w:ascii="Book Antiqua" w:hAnsi="Book Antiqua" w:cs="Helvetica"/>
          <w:color w:val="000000" w:themeColor="text1"/>
          <w:sz w:val="24"/>
          <w:szCs w:val="24"/>
        </w:rPr>
        <w:t>hepatology</w:t>
      </w:r>
      <w:proofErr w:type="spellEnd"/>
    </w:p>
    <w:p w14:paraId="15BA94E6" w14:textId="40EF6B84" w:rsidR="00C45F55" w:rsidRPr="003A7D4B" w:rsidRDefault="00C45F55" w:rsidP="003A7D4B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color w:val="000000" w:themeColor="text1"/>
          <w:sz w:val="24"/>
          <w:szCs w:val="24"/>
        </w:rPr>
      </w:pPr>
      <w:r w:rsidRPr="003A7D4B">
        <w:rPr>
          <w:rFonts w:ascii="Book Antiqua" w:hAnsi="Book Antiqua" w:cs="Helvetica"/>
          <w:b/>
          <w:color w:val="000000" w:themeColor="text1"/>
          <w:sz w:val="24"/>
          <w:szCs w:val="24"/>
        </w:rPr>
        <w:t xml:space="preserve">Country of origin: </w:t>
      </w:r>
      <w:r w:rsidRPr="003A7D4B">
        <w:rPr>
          <w:rFonts w:ascii="Book Antiqua" w:hAnsi="Book Antiqua" w:cs="Helvetica"/>
          <w:color w:val="000000" w:themeColor="text1"/>
          <w:sz w:val="24"/>
          <w:szCs w:val="24"/>
        </w:rPr>
        <w:t>China</w:t>
      </w:r>
    </w:p>
    <w:p w14:paraId="31EF0044" w14:textId="77777777" w:rsidR="00C45F55" w:rsidRPr="003A7D4B" w:rsidRDefault="00C45F55" w:rsidP="003A7D4B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color w:val="000000" w:themeColor="text1"/>
          <w:sz w:val="24"/>
          <w:szCs w:val="24"/>
        </w:rPr>
      </w:pPr>
      <w:r w:rsidRPr="003A7D4B">
        <w:rPr>
          <w:rFonts w:ascii="Book Antiqua" w:hAnsi="Book Antiqua" w:cs="Helvetica"/>
          <w:b/>
          <w:color w:val="000000" w:themeColor="text1"/>
          <w:sz w:val="24"/>
          <w:szCs w:val="24"/>
        </w:rPr>
        <w:t>Peer-review report classification</w:t>
      </w:r>
    </w:p>
    <w:p w14:paraId="38E9F9D5" w14:textId="34EF933A" w:rsidR="00C45F55" w:rsidRPr="003A7D4B" w:rsidRDefault="00C45F55" w:rsidP="003A7D4B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3A7D4B">
        <w:rPr>
          <w:rFonts w:ascii="Book Antiqua" w:hAnsi="Book Antiqua" w:cs="Helvetica"/>
          <w:color w:val="000000" w:themeColor="text1"/>
          <w:sz w:val="24"/>
          <w:szCs w:val="24"/>
        </w:rPr>
        <w:t>Grade A (Excellent): A</w:t>
      </w:r>
    </w:p>
    <w:p w14:paraId="03224503" w14:textId="77777777" w:rsidR="00C45F55" w:rsidRPr="003A7D4B" w:rsidRDefault="00C45F55" w:rsidP="003A7D4B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3A7D4B">
        <w:rPr>
          <w:rFonts w:ascii="Book Antiqua" w:hAnsi="Book Antiqua" w:cs="Helvetica"/>
          <w:color w:val="000000" w:themeColor="text1"/>
          <w:sz w:val="24"/>
          <w:szCs w:val="24"/>
        </w:rPr>
        <w:t>Grade B (Very good): 0</w:t>
      </w:r>
    </w:p>
    <w:p w14:paraId="54BE3564" w14:textId="77777777" w:rsidR="00C45F55" w:rsidRPr="003A7D4B" w:rsidRDefault="00C45F55" w:rsidP="003A7D4B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3A7D4B">
        <w:rPr>
          <w:rFonts w:ascii="Book Antiqua" w:hAnsi="Book Antiqua" w:cs="Helvetica"/>
          <w:color w:val="000000" w:themeColor="text1"/>
          <w:sz w:val="24"/>
          <w:szCs w:val="24"/>
        </w:rPr>
        <w:t>Grade C (Good): 0</w:t>
      </w:r>
    </w:p>
    <w:p w14:paraId="20132B1A" w14:textId="77777777" w:rsidR="00C45F55" w:rsidRPr="003A7D4B" w:rsidRDefault="00C45F55" w:rsidP="003A7D4B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3A7D4B">
        <w:rPr>
          <w:rFonts w:ascii="Book Antiqua" w:hAnsi="Book Antiqua" w:cs="Helvetica"/>
          <w:color w:val="000000" w:themeColor="text1"/>
          <w:sz w:val="24"/>
          <w:szCs w:val="24"/>
        </w:rPr>
        <w:t>Grade D (Fair): 0</w:t>
      </w:r>
    </w:p>
    <w:p w14:paraId="1A6952E6" w14:textId="77777777" w:rsidR="00C45F55" w:rsidRPr="003A7D4B" w:rsidRDefault="00C45F55" w:rsidP="003A7D4B">
      <w:pPr>
        <w:shd w:val="clear" w:color="auto" w:fill="FFFFFF"/>
        <w:snapToGrid w:val="0"/>
        <w:spacing w:line="360" w:lineRule="auto"/>
        <w:rPr>
          <w:rFonts w:ascii="Book Antiqua" w:hAnsi="Book Antiqua" w:cs="Helvetica"/>
          <w:color w:val="000000" w:themeColor="text1"/>
          <w:sz w:val="24"/>
          <w:szCs w:val="24"/>
        </w:rPr>
      </w:pPr>
      <w:r w:rsidRPr="003A7D4B">
        <w:rPr>
          <w:rFonts w:ascii="Book Antiqua" w:hAnsi="Book Antiqua" w:cs="Helvetica"/>
          <w:color w:val="000000" w:themeColor="text1"/>
          <w:sz w:val="24"/>
          <w:szCs w:val="24"/>
        </w:rPr>
        <w:t>Grade E (Poor): 0</w:t>
      </w:r>
    </w:p>
    <w:bookmarkEnd w:id="54"/>
    <w:p w14:paraId="4FD04B0C" w14:textId="77777777" w:rsidR="00F21A32" w:rsidRPr="003A7D4B" w:rsidRDefault="00F21A3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4DBFC0E" w14:textId="77777777" w:rsidR="00F21A32" w:rsidRPr="003A7D4B" w:rsidRDefault="00F21A3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6615FC2" w14:textId="77777777" w:rsidR="00F21A32" w:rsidRPr="003A7D4B" w:rsidRDefault="00F21A3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0A35191" w14:textId="77777777" w:rsidR="00F21A32" w:rsidRPr="003A7D4B" w:rsidRDefault="00F21A3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47D1B70" w14:textId="77777777" w:rsidR="00F21A32" w:rsidRPr="003A7D4B" w:rsidRDefault="00F21A3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FD4A9B4" w14:textId="77777777" w:rsidR="00F21A32" w:rsidRPr="003A7D4B" w:rsidRDefault="00F21A3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2C8F178" w14:textId="77777777" w:rsidR="00F21A32" w:rsidRPr="003A7D4B" w:rsidRDefault="004B41B5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361D115" wp14:editId="5A9ED098">
                <wp:simplePos x="0" y="0"/>
                <wp:positionH relativeFrom="column">
                  <wp:posOffset>1655445</wp:posOffset>
                </wp:positionH>
                <wp:positionV relativeFrom="paragraph">
                  <wp:posOffset>13335</wp:posOffset>
                </wp:positionV>
                <wp:extent cx="864870" cy="330835"/>
                <wp:effectExtent l="0" t="0" r="11430" b="12065"/>
                <wp:wrapNone/>
                <wp:docPr id="14" name="矩形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F3C174" w14:textId="77777777" w:rsidR="00C45F55" w:rsidRPr="007B5C01" w:rsidRDefault="00C45F55" w:rsidP="004B41B5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>Figure 1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14" o:spid="_x0000_s1026" style="position:absolute;left:0;text-align:left;margin-left:130.35pt;margin-top:1.05pt;width:68.1pt;height:26.0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">
                <v:textbox>
                  <w:txbxContent>
                    <w:p w14:paraId="2AF3C174" w14:textId="77777777" w:rsidR="00C45F55" w:rsidRPr="007B5C01" w:rsidRDefault="00C45F55" w:rsidP="004B41B5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>Figure 1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B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19B53961" wp14:editId="5866EFC4">
                <wp:simplePos x="0" y="0"/>
                <wp:positionH relativeFrom="column">
                  <wp:posOffset>3338195</wp:posOffset>
                </wp:positionH>
                <wp:positionV relativeFrom="paragraph">
                  <wp:posOffset>19685</wp:posOffset>
                </wp:positionV>
                <wp:extent cx="864870" cy="330835"/>
                <wp:effectExtent l="0" t="0" r="11430" b="12065"/>
                <wp:wrapNone/>
                <wp:docPr id="15" name="矩形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A7542E" w14:textId="77777777" w:rsidR="00C45F55" w:rsidRPr="007B5C01" w:rsidRDefault="00C45F55" w:rsidP="004B41B5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>Figure 1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15" o:spid="_x0000_s1027" style="position:absolute;left:0;text-align:left;margin-left:262.85pt;margin-top:1.55pt;width:68.1pt;height:26.0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">
                <v:textbox>
                  <w:txbxContent>
                    <w:p w14:paraId="1EA7542E" w14:textId="77777777" w:rsidR="00C45F55" w:rsidRPr="007B5C01" w:rsidRDefault="00C45F55" w:rsidP="004B41B5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>Figure 1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C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00090E85" wp14:editId="767EAF66">
                <wp:simplePos x="0" y="0"/>
                <wp:positionH relativeFrom="column">
                  <wp:posOffset>-1905</wp:posOffset>
                </wp:positionH>
                <wp:positionV relativeFrom="paragraph">
                  <wp:posOffset>19685</wp:posOffset>
                </wp:positionV>
                <wp:extent cx="864870" cy="330835"/>
                <wp:effectExtent l="0" t="0" r="11430" b="12065"/>
                <wp:wrapNone/>
                <wp:docPr id="11" name="矩形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074CB9F" w14:textId="77777777" w:rsidR="00C45F55" w:rsidRPr="007B5C01" w:rsidRDefault="00C45F55" w:rsidP="0064438E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>Figure 1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11" o:spid="_x0000_s1028" style="position:absolute;left:0;text-align:left;margin-left:-.15pt;margin-top:1.55pt;width:68.1pt;height:26.0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">
                <v:textbox>
                  <w:txbxContent>
                    <w:p w14:paraId="2074CB9F" w14:textId="77777777" w:rsidR="00C45F55" w:rsidRPr="007B5C01" w:rsidRDefault="00C45F55" w:rsidP="0064438E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>Figure 1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A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751BC6E7" wp14:editId="45AA744B">
            <wp:extent cx="1573978" cy="1346200"/>
            <wp:effectExtent l="0" t="0" r="7620" b="635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隧道内喷洒.bmp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74865" cy="13469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373C3C23" wp14:editId="1CDBCADB">
            <wp:extent cx="1605776" cy="1369045"/>
            <wp:effectExtent l="0" t="0" r="0" b="317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0000072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05776" cy="1369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3701F99E" wp14:editId="61D1F5DE">
            <wp:extent cx="1593850" cy="1365307"/>
            <wp:effectExtent l="0" t="0" r="6350" b="635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00000083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96509" cy="1367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E46EA5" w14:textId="77777777" w:rsidR="00F21A32" w:rsidRPr="003A7D4B" w:rsidRDefault="00F21A3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37598EB" w14:textId="427B3573" w:rsidR="007E1216" w:rsidRPr="003A7D4B" w:rsidRDefault="007E1216" w:rsidP="003A7D4B">
      <w:pPr>
        <w:widowControl/>
        <w:spacing w:line="360" w:lineRule="auto"/>
        <w:rPr>
          <w:rFonts w:ascii="Book Antiqua" w:eastAsia="宋体" w:hAnsi="Book Antiqua" w:cs="宋体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Figure 1 Closure of the mucosal penetration using fibrin sealant.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A:</w:t>
      </w:r>
      <w:r w:rsidR="00C45F55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Spraying fibrin sealant in the submucosal tunnel; B: </w:t>
      </w:r>
      <w:r w:rsidR="00D513F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Fibrin sealant fully cover</w:t>
      </w:r>
      <w:r w:rsidR="006740B6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s</w:t>
      </w:r>
      <w:r w:rsidR="00D513F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the penetration (imaging from esophageal lumen); C: Fibrin sealant fully cover</w:t>
      </w:r>
      <w:r w:rsidR="00EA03EB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s</w:t>
      </w:r>
      <w:r w:rsidR="00D513F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the penetration (imaging from stomach lumen)</w:t>
      </w:r>
      <w:r w:rsidR="000725F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.</w:t>
      </w:r>
    </w:p>
    <w:p w14:paraId="11783535" w14:textId="77777777" w:rsidR="007E1216" w:rsidRPr="003A7D4B" w:rsidRDefault="007E121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B9DF0D2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52C7578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5A33385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0FC2E43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5879BFA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E77A547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F0C7E5E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D58B35D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EE5E11C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3F9BF6B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F315A50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362A53A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A6966C8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898CFC9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96836A5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E0555F9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DBFF904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8C0D3D6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88B9A39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EA8629C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CDBD5B7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8A27531" w14:textId="77777777" w:rsidR="00921B64" w:rsidRPr="003A7D4B" w:rsidRDefault="00BB3AB3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4ED22CD3" wp14:editId="700E790F">
                <wp:simplePos x="0" y="0"/>
                <wp:positionH relativeFrom="column">
                  <wp:posOffset>-1905</wp:posOffset>
                </wp:positionH>
                <wp:positionV relativeFrom="paragraph">
                  <wp:posOffset>78740</wp:posOffset>
                </wp:positionV>
                <wp:extent cx="864870" cy="330835"/>
                <wp:effectExtent l="0" t="0" r="11430" b="12065"/>
                <wp:wrapNone/>
                <wp:docPr id="4" name="矩形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78BE04" w14:textId="77777777" w:rsidR="00C45F55" w:rsidRPr="007B5C01" w:rsidRDefault="00C45F55" w:rsidP="00921B64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2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4" o:spid="_x0000_s1029" style="position:absolute;left:0;text-align:left;margin-left:-.15pt;margin-top:6.2pt;width:68.1pt;height:26.0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">
                <v:textbox>
                  <w:txbxContent>
                    <w:p w14:paraId="0E78BE04" w14:textId="77777777" w:rsidR="00C45F55" w:rsidRPr="007B5C01" w:rsidRDefault="00C45F55" w:rsidP="00921B64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2A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76472F8E" wp14:editId="23F84536">
                <wp:simplePos x="0" y="0"/>
                <wp:positionH relativeFrom="column">
                  <wp:posOffset>1566545</wp:posOffset>
                </wp:positionH>
                <wp:positionV relativeFrom="paragraph">
                  <wp:posOffset>85090</wp:posOffset>
                </wp:positionV>
                <wp:extent cx="864870" cy="330835"/>
                <wp:effectExtent l="0" t="0" r="11430" b="12065"/>
                <wp:wrapNone/>
                <wp:docPr id="5" name="矩形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C435BEB" w14:textId="77777777" w:rsidR="00C45F55" w:rsidRPr="007B5C01" w:rsidRDefault="00C45F55" w:rsidP="00921B64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2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5" o:spid="_x0000_s1030" style="position:absolute;left:0;text-align:left;margin-left:123.35pt;margin-top:6.7pt;width:68.1pt;height:26.0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">
                <v:textbox>
                  <w:txbxContent>
                    <w:p w14:paraId="2C435BEB" w14:textId="77777777" w:rsidR="00C45F55" w:rsidRPr="007B5C01" w:rsidRDefault="00C45F55" w:rsidP="00921B64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2B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0683EE61" wp14:editId="0E5CB6D7">
                <wp:simplePos x="0" y="0"/>
                <wp:positionH relativeFrom="column">
                  <wp:posOffset>3115945</wp:posOffset>
                </wp:positionH>
                <wp:positionV relativeFrom="paragraph">
                  <wp:posOffset>41275</wp:posOffset>
                </wp:positionV>
                <wp:extent cx="864870" cy="330835"/>
                <wp:effectExtent l="0" t="0" r="11430" b="12065"/>
                <wp:wrapNone/>
                <wp:docPr id="6" name="矩形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B458A44" w14:textId="77777777" w:rsidR="00C45F55" w:rsidRPr="007B5C01" w:rsidRDefault="00C45F55" w:rsidP="00921B64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2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6" o:spid="_x0000_s1031" style="position:absolute;left:0;text-align:left;margin-left:245.35pt;margin-top:3.25pt;width:68.1pt;height:26.05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">
                <v:textbox>
                  <w:txbxContent>
                    <w:p w14:paraId="7B458A44" w14:textId="77777777" w:rsidR="00C45F55" w:rsidRPr="007B5C01" w:rsidRDefault="00C45F55" w:rsidP="00921B64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2C</w:t>
                      </w:r>
                    </w:p>
                  </w:txbxContent>
                </v:textbox>
              </v:rect>
            </w:pict>
          </mc:Fallback>
        </mc:AlternateContent>
      </w:r>
      <w:r w:rsidR="00921B6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15DF010B" wp14:editId="2737B98C">
            <wp:extent cx="1492250" cy="1265343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71880429905264407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93373" cy="1266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21B64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921B6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1FD5EC54" wp14:editId="6CD81C64">
            <wp:extent cx="1470804" cy="12573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423181594213242804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73345" cy="12594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="00921B64"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39C62C47" wp14:editId="029D74B1">
            <wp:extent cx="1497261" cy="1270000"/>
            <wp:effectExtent l="0" t="0" r="8255" b="635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125487834563976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00520" cy="12727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76BCFB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53CBD67" w14:textId="31D8BFBF" w:rsidR="00921B64" w:rsidRPr="003A7D4B" w:rsidRDefault="00921B64" w:rsidP="003A7D4B">
      <w:pPr>
        <w:widowControl/>
        <w:spacing w:line="360" w:lineRule="auto"/>
        <w:rPr>
          <w:rFonts w:ascii="Book Antiqua" w:eastAsia="宋体" w:hAnsi="Book Antiqua" w:cs="宋体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Figure 2</w:t>
      </w:r>
      <w:r w:rsidR="00C45F55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Closure of a 0.8</w:t>
      </w:r>
      <w:r w:rsidR="004D2481" w:rsidRPr="004D2481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="004D2481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cm </w:t>
      </w:r>
      <w:r w:rsidR="004D2481">
        <w:rPr>
          <w:rFonts w:ascii="Book Antiqua" w:hAnsi="Book Antiqua"/>
          <w:b/>
          <w:bCs/>
          <w:color w:val="000000" w:themeColor="text1"/>
          <w:sz w:val="24"/>
          <w:szCs w:val="24"/>
        </w:rPr>
        <w:sym w:font="Symbol" w:char="F0B4"/>
      </w:r>
      <w:r w:rsidR="004D2481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0.4 cm mucosal penetration using</w:t>
      </w:r>
      <w:r w:rsidR="00555386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a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hemostatic clip and fibrin sealant.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A: The appearance of the 0.8</w:t>
      </w:r>
      <w:r w:rsidR="00C45F55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cm</w:t>
      </w:r>
      <w:r w:rsidR="004D2481">
        <w:rPr>
          <w:rFonts w:ascii="Book Antiqua" w:eastAsia="宋体" w:hAnsi="Book Antiqua" w:cs="宋体" w:hint="eastAsia"/>
          <w:bCs/>
          <w:color w:val="000000" w:themeColor="text1"/>
          <w:sz w:val="24"/>
          <w:szCs w:val="24"/>
        </w:rPr>
        <w:t xml:space="preserve"> </w:t>
      </w:r>
      <w:r w:rsidR="00353581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×</w:t>
      </w:r>
      <w:r w:rsidR="004D2481">
        <w:rPr>
          <w:rFonts w:ascii="Book Antiqua" w:eastAsia="宋体" w:hAnsi="Book Antiqua" w:cs="宋体" w:hint="eastAsi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0.4 cm mucosal penetration (imaging from the submucosal tunnel); B:</w:t>
      </w:r>
      <w:r w:rsidR="008612B0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A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</w:t>
      </w:r>
      <w:r w:rsidR="008612B0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hemostatic clip was used to make a preliminary clipping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(imaging from esophageal lumen); C: Fibrin sea</w:t>
      </w:r>
      <w:r w:rsidR="00E85A2C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lant fully cover</w:t>
      </w:r>
      <w:r w:rsidR="00A30D45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s</w:t>
      </w:r>
      <w:r w:rsidR="00E85A2C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the preliminary clipped penetration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(imaging from stomach lumen).</w:t>
      </w:r>
    </w:p>
    <w:p w14:paraId="163AF88E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F5E14C8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7503B83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C07D800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3F62F72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6871223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6CFADDF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84DFFBB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35879DC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447A6FF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BDE2F59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5CB3157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F309F6F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7615472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BF15B34" w14:textId="77777777" w:rsidR="00921B64" w:rsidRPr="003A7D4B" w:rsidRDefault="00921B64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A1291E7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5742CA0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lastRenderedPageBreak/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D92560E" wp14:editId="21FC5A4A">
                <wp:simplePos x="0" y="0"/>
                <wp:positionH relativeFrom="column">
                  <wp:posOffset>1693545</wp:posOffset>
                </wp:positionH>
                <wp:positionV relativeFrom="paragraph">
                  <wp:posOffset>90805</wp:posOffset>
                </wp:positionV>
                <wp:extent cx="864870" cy="330835"/>
                <wp:effectExtent l="0" t="0" r="11430" b="12065"/>
                <wp:wrapNone/>
                <wp:docPr id="22" name="矩形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6A82919" w14:textId="77777777" w:rsidR="00C45F55" w:rsidRPr="007B5C01" w:rsidRDefault="00C45F55" w:rsidP="000725F7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3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22" o:spid="_x0000_s1032" style="position:absolute;left:0;text-align:left;margin-left:133.35pt;margin-top:7.15pt;width:68.1pt;height:26.0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">
                <v:textbox>
                  <w:txbxContent>
                    <w:p w14:paraId="76A82919" w14:textId="77777777" w:rsidR="00C45F55" w:rsidRPr="007B5C01" w:rsidRDefault="00C45F55" w:rsidP="000725F7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3B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69209562" wp14:editId="220FBBE7">
                <wp:simplePos x="0" y="0"/>
                <wp:positionH relativeFrom="column">
                  <wp:posOffset>3408045</wp:posOffset>
                </wp:positionH>
                <wp:positionV relativeFrom="paragraph">
                  <wp:posOffset>90805</wp:posOffset>
                </wp:positionV>
                <wp:extent cx="864870" cy="330835"/>
                <wp:effectExtent l="0" t="0" r="11430" b="12065"/>
                <wp:wrapNone/>
                <wp:docPr id="23" name="矩形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679DC9" w14:textId="77777777" w:rsidR="00C45F55" w:rsidRPr="007B5C01" w:rsidRDefault="00C45F55" w:rsidP="000725F7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3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23" o:spid="_x0000_s1033" style="position:absolute;left:0;text-align:left;margin-left:268.35pt;margin-top:7.15pt;width:68.1pt;height:26.0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">
                <v:textbox>
                  <w:txbxContent>
                    <w:p w14:paraId="50679DC9" w14:textId="77777777" w:rsidR="00C45F55" w:rsidRPr="007B5C01" w:rsidRDefault="00C45F55" w:rsidP="000725F7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3C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50A84497" wp14:editId="625C2D1F">
                <wp:simplePos x="0" y="0"/>
                <wp:positionH relativeFrom="column">
                  <wp:posOffset>-1905</wp:posOffset>
                </wp:positionH>
                <wp:positionV relativeFrom="paragraph">
                  <wp:posOffset>116205</wp:posOffset>
                </wp:positionV>
                <wp:extent cx="864870" cy="330835"/>
                <wp:effectExtent l="0" t="0" r="11430" b="12065"/>
                <wp:wrapNone/>
                <wp:docPr id="21" name="矩形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86BEF7" w14:textId="77777777" w:rsidR="00C45F55" w:rsidRPr="007B5C01" w:rsidRDefault="00C45F55" w:rsidP="000725F7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3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21" o:spid="_x0000_s1034" style="position:absolute;left:0;text-align:left;margin-left:-.15pt;margin-top:9.15pt;width:68.1pt;height:26.0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">
                <v:textbox>
                  <w:txbxContent>
                    <w:p w14:paraId="1E86BEF7" w14:textId="77777777" w:rsidR="00C45F55" w:rsidRPr="007B5C01" w:rsidRDefault="00C45F55" w:rsidP="000725F7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3A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053BD70E" wp14:editId="63B5F0ED">
            <wp:extent cx="1615114" cy="1384300"/>
            <wp:effectExtent l="0" t="0" r="4445" b="635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孔状-内部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18245" cy="1386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55E8A0D1" wp14:editId="586E6145">
            <wp:extent cx="1641291" cy="140970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孔状1-外部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51995" cy="14188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1D966AC3" wp14:editId="2E8A7463">
            <wp:extent cx="1651000" cy="1409688"/>
            <wp:effectExtent l="0" t="0" r="6350" b="63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线状-外部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53602" cy="1411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E0CA92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EC811B8" w14:textId="3425EA7E" w:rsidR="000725F7" w:rsidRPr="003A7D4B" w:rsidRDefault="000725F7" w:rsidP="003A7D4B">
      <w:pPr>
        <w:widowControl/>
        <w:spacing w:line="360" w:lineRule="auto"/>
        <w:rPr>
          <w:rFonts w:ascii="Book Antiqua" w:eastAsia="宋体" w:hAnsi="Book Antiqua" w:cs="宋体"/>
          <w:bCs/>
          <w:color w:val="000000" w:themeColor="text1"/>
          <w:sz w:val="24"/>
          <w:szCs w:val="24"/>
        </w:rPr>
      </w:pPr>
      <w:proofErr w:type="gram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Figure </w:t>
      </w:r>
      <w:r w:rsidR="00921B64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3</w:t>
      </w:r>
      <w:r w:rsidR="00C45F55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Two kinds of mucosal penetration under </w:t>
      </w:r>
      <w:r w:rsidR="00C45F55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esophagogastroduodenoscopy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.</w:t>
      </w:r>
      <w:proofErr w:type="gramEnd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A:</w:t>
      </w:r>
      <w:r w:rsidR="001E4C3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Hole</w:t>
      </w:r>
      <w:r w:rsidR="0014230C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-</w:t>
      </w:r>
      <w:r w:rsidR="001E4C3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like penetration (imaging from submucosal tunnel)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; B: </w:t>
      </w:r>
      <w:r w:rsidR="001E4C3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Hole</w:t>
      </w:r>
      <w:r w:rsidR="00CD4882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-</w:t>
      </w:r>
      <w:r w:rsidR="001E4C3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like penetration (imaging from esophageal lumen);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C: </w:t>
      </w:r>
      <w:r w:rsidR="001E4C3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Linear penetration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(imaging from </w:t>
      </w:r>
      <w:r w:rsidR="001E4C37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esophageal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lumen).</w:t>
      </w:r>
    </w:p>
    <w:p w14:paraId="2C5C68AE" w14:textId="77777777" w:rsidR="000725F7" w:rsidRPr="003A7D4B" w:rsidRDefault="000725F7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028B4D3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4ADE5C8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E550F7B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03FDC1E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CEC3D3F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DF66544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097B135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675E704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42C571A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4164156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4D53F41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3E89799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D0CB381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B4F3D6C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9F41EE4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551F5AF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44B00C9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C69DA10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3DF76BF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EDB5C9F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07D146E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09FC0A0" wp14:editId="5BAD789D">
                <wp:simplePos x="0" y="0"/>
                <wp:positionH relativeFrom="column">
                  <wp:posOffset>2607945</wp:posOffset>
                </wp:positionH>
                <wp:positionV relativeFrom="paragraph">
                  <wp:posOffset>20955</wp:posOffset>
                </wp:positionV>
                <wp:extent cx="864870" cy="330835"/>
                <wp:effectExtent l="0" t="0" r="11430" b="12065"/>
                <wp:wrapNone/>
                <wp:docPr id="27" name="矩形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1CA0DD" w14:textId="77777777" w:rsidR="00C45F55" w:rsidRPr="007B5C01" w:rsidRDefault="00C45F55" w:rsidP="00F85856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4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27" o:spid="_x0000_s1035" style="position:absolute;left:0;text-align:left;margin-left:205.35pt;margin-top:1.65pt;width:68.1pt;height:26.0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">
                <v:textbox>
                  <w:txbxContent>
                    <w:p w14:paraId="151CA0DD" w14:textId="77777777" w:rsidR="00C45F55" w:rsidRPr="007B5C01" w:rsidRDefault="00C45F55" w:rsidP="00F85856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4B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28F90B9C" wp14:editId="753F1AB6">
                <wp:simplePos x="0" y="0"/>
                <wp:positionH relativeFrom="column">
                  <wp:posOffset>-1905</wp:posOffset>
                </wp:positionH>
                <wp:positionV relativeFrom="paragraph">
                  <wp:posOffset>20955</wp:posOffset>
                </wp:positionV>
                <wp:extent cx="864870" cy="330835"/>
                <wp:effectExtent l="0" t="0" r="11430" b="12065"/>
                <wp:wrapNone/>
                <wp:docPr id="26" name="矩形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64870" cy="3308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EADA928" w14:textId="77777777" w:rsidR="00C45F55" w:rsidRPr="007B5C01" w:rsidRDefault="00C45F55" w:rsidP="00F85856">
                            <w:pP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Book Antiqua" w:hAnsi="Book Antiqua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rFonts w:ascii="Book Antiqua" w:hAnsi="Book Antiqua" w:hint="eastAsia"/>
                                <w:sz w:val="24"/>
                                <w:szCs w:val="24"/>
                              </w:rPr>
                              <w:t>4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矩形 26" o:spid="_x0000_s1036" style="position:absolute;left:0;text-align:left;margin-left:-.15pt;margin-top:1.65pt;width:68.1pt;height:26.0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">
                <v:textbox>
                  <w:txbxContent>
                    <w:p w14:paraId="5EADA928" w14:textId="77777777" w:rsidR="00C45F55" w:rsidRPr="007B5C01" w:rsidRDefault="00C45F55" w:rsidP="00F85856">
                      <w:pPr>
                        <w:rPr>
                          <w:rFonts w:ascii="Book Antiqua" w:hAnsi="Book Antiqua"/>
                          <w:sz w:val="24"/>
                          <w:szCs w:val="24"/>
                        </w:rPr>
                      </w:pPr>
                      <w:r>
                        <w:rPr>
                          <w:rFonts w:ascii="Book Antiqua" w:hAnsi="Book Antiqua"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rFonts w:ascii="Book Antiqua" w:hAnsi="Book Antiqua" w:hint="eastAsia"/>
                          <w:sz w:val="24"/>
                          <w:szCs w:val="24"/>
                        </w:rPr>
                        <w:t>4A</w:t>
                      </w:r>
                    </w:p>
                  </w:txbxContent>
                </v:textbox>
              </v:rect>
            </w:pict>
          </mc:Fallback>
        </mc:AlternateConten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10F0BD6B" wp14:editId="7E9F6ABD">
            <wp:extent cx="2518447" cy="2154172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一周后.jp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8447" cy="2154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Cs/>
          <w:noProof/>
          <w:color w:val="000000" w:themeColor="text1"/>
          <w:sz w:val="24"/>
          <w:szCs w:val="24"/>
          <w:lang w:eastAsia="en-US"/>
        </w:rPr>
        <w:drawing>
          <wp:inline distT="0" distB="0" distL="0" distR="0" wp14:anchorId="44CECFB1" wp14:editId="4D029D08">
            <wp:extent cx="2484918" cy="2145253"/>
            <wp:effectExtent l="0" t="0" r="0" b="762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6周后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4918" cy="21452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85A38B" w14:textId="77777777" w:rsidR="00F85856" w:rsidRPr="003A7D4B" w:rsidRDefault="00F8585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6DFCE55" w14:textId="038A497A" w:rsidR="00F85856" w:rsidRPr="003A7D4B" w:rsidRDefault="00F85856" w:rsidP="003A7D4B">
      <w:pPr>
        <w:widowControl/>
        <w:spacing w:line="360" w:lineRule="auto"/>
        <w:rPr>
          <w:rFonts w:ascii="Book Antiqua" w:eastAsia="宋体" w:hAnsi="Book Antiqua" w:cs="宋体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Figure </w:t>
      </w:r>
      <w:r w:rsidR="00921B64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4</w:t>
      </w:r>
      <w:r w:rsidR="00C45F55"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Healing 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process of the mucosal penetration after being closed using fibrin sealant.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A: The appearance of penetration at one week after </w:t>
      </w:r>
      <w:proofErr w:type="spellStart"/>
      <w:r w:rsidR="003A7D4B" w:rsidRPr="003A7D4B">
        <w:rPr>
          <w:rFonts w:ascii="Book Antiqua" w:hAnsi="Book Antiqua"/>
          <w:bCs/>
          <w:color w:val="000000" w:themeColor="text1"/>
          <w:sz w:val="24"/>
          <w:szCs w:val="24"/>
        </w:rPr>
        <w:t>peroral</w:t>
      </w:r>
      <w:proofErr w:type="spellEnd"/>
      <w:r w:rsidR="003A7D4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="003A7D4B" w:rsidRPr="003A7D4B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 w:rsidR="003A7D4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 (POEM)</w:t>
      </w:r>
      <w:r w:rsidR="003A7D4B"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eastAsia="宋体" w:hAnsi="Book Antiqua" w:cs="宋体"/>
          <w:bCs/>
          <w:color w:val="000000" w:themeColor="text1"/>
          <w:sz w:val="24"/>
          <w:szCs w:val="24"/>
        </w:rPr>
        <w:t>(imaging from esophageal lumen); B: The appearance of penetration at six weeks after POEM (imaging from esophageal lumen).</w:t>
      </w:r>
    </w:p>
    <w:p w14:paraId="62FB6D9E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2A91EF6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D15B809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541DDA1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AE03159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25D1DE3A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F472810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7D8FB93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90DFC2B" w14:textId="77777777" w:rsidR="003A7D4B" w:rsidRPr="003A7D4B" w:rsidRDefault="003A7D4B" w:rsidP="003A7D4B">
      <w:pPr>
        <w:widowControl/>
        <w:spacing w:line="360" w:lineRule="auto"/>
        <w:jc w:val="left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br w:type="page"/>
      </w:r>
    </w:p>
    <w:p w14:paraId="0A3829B8" w14:textId="37139A06" w:rsidR="00A67196" w:rsidRPr="003A7D4B" w:rsidRDefault="003A7D4B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 xml:space="preserve">Table 1 Clinical characteristics and procedure-related parameters for 21 consecutive patients who experienced </w:t>
      </w:r>
      <w:bookmarkStart w:id="55" w:name="OLE_LINK6"/>
      <w:bookmarkStart w:id="56" w:name="OLE_LINK7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mucosal penetration</w:t>
      </w:r>
      <w:bookmarkEnd w:id="55"/>
      <w:bookmarkEnd w:id="56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during POEM procedure</w:t>
      </w:r>
    </w:p>
    <w:p w14:paraId="38BCD2D7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1"/>
        <w:gridCol w:w="4261"/>
      </w:tblGrid>
      <w:tr w:rsidR="003A7D4B" w:rsidRPr="003A7D4B" w14:paraId="4B7C6708" w14:textId="77777777" w:rsidTr="0064438E">
        <w:tc>
          <w:tcPr>
            <w:tcW w:w="4261" w:type="dxa"/>
            <w:tcBorders>
              <w:top w:val="single" w:sz="4" w:space="0" w:color="auto"/>
            </w:tcBorders>
          </w:tcPr>
          <w:p w14:paraId="443BDB2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Patient characteristics</w:t>
            </w:r>
          </w:p>
        </w:tc>
        <w:tc>
          <w:tcPr>
            <w:tcW w:w="4261" w:type="dxa"/>
            <w:tcBorders>
              <w:top w:val="single" w:sz="4" w:space="0" w:color="auto"/>
            </w:tcBorders>
          </w:tcPr>
          <w:p w14:paraId="4752B87D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3A7D4B" w:rsidRPr="003A7D4B" w14:paraId="7EF75D2B" w14:textId="77777777" w:rsidTr="0064438E">
        <w:tc>
          <w:tcPr>
            <w:tcW w:w="4261" w:type="dxa"/>
          </w:tcPr>
          <w:p w14:paraId="7E896CA7" w14:textId="77777777" w:rsidR="0064438E" w:rsidRPr="003A7D4B" w:rsidRDefault="0064438E" w:rsidP="003A7D4B">
            <w:pPr>
              <w:spacing w:line="360" w:lineRule="auto"/>
              <w:ind w:firstLineChars="100" w:firstLine="24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Sex, female/male (</w:t>
            </w:r>
            <w:r w:rsidRPr="002D3F22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4261" w:type="dxa"/>
          </w:tcPr>
          <w:p w14:paraId="791A3F32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2/9</w:t>
            </w:r>
          </w:p>
        </w:tc>
      </w:tr>
      <w:tr w:rsidR="003A7D4B" w:rsidRPr="003A7D4B" w14:paraId="732550EA" w14:textId="77777777" w:rsidTr="0064438E">
        <w:tc>
          <w:tcPr>
            <w:tcW w:w="4261" w:type="dxa"/>
          </w:tcPr>
          <w:p w14:paraId="72BE2C22" w14:textId="7F947858" w:rsidR="0064438E" w:rsidRPr="003A7D4B" w:rsidRDefault="0064438E" w:rsidP="003A7D4B">
            <w:pPr>
              <w:spacing w:line="360" w:lineRule="auto"/>
              <w:ind w:firstLineChars="100" w:firstLine="24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Age</w:t>
            </w:r>
            <w:r w:rsidR="00F41B1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years)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, mean (range)</w:t>
            </w:r>
          </w:p>
        </w:tc>
        <w:tc>
          <w:tcPr>
            <w:tcW w:w="4261" w:type="dxa"/>
          </w:tcPr>
          <w:p w14:paraId="04B01BC0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38.0 (15-64)</w:t>
            </w:r>
          </w:p>
        </w:tc>
      </w:tr>
      <w:tr w:rsidR="003A7D4B" w:rsidRPr="003A7D4B" w14:paraId="74BD0C11" w14:textId="77777777" w:rsidTr="0064438E">
        <w:tc>
          <w:tcPr>
            <w:tcW w:w="4261" w:type="dxa"/>
          </w:tcPr>
          <w:p w14:paraId="799E1BBD" w14:textId="286DBFE3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</w:t>
            </w:r>
            <w:r w:rsidR="00F41B1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Symptom duration (months)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median (range) </w:t>
            </w:r>
          </w:p>
        </w:tc>
        <w:tc>
          <w:tcPr>
            <w:tcW w:w="4261" w:type="dxa"/>
          </w:tcPr>
          <w:p w14:paraId="419B0FE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6.0 (10-360)</w:t>
            </w:r>
          </w:p>
        </w:tc>
      </w:tr>
      <w:tr w:rsidR="003A7D4B" w:rsidRPr="003A7D4B" w14:paraId="6C8BC64A" w14:textId="77777777" w:rsidTr="0064438E">
        <w:tc>
          <w:tcPr>
            <w:tcW w:w="8522" w:type="dxa"/>
            <w:gridSpan w:val="2"/>
          </w:tcPr>
          <w:p w14:paraId="1384E682" w14:textId="137630AE" w:rsidR="0064438E" w:rsidRPr="003A7D4B" w:rsidRDefault="0064438E" w:rsidP="003A7D4B">
            <w:pPr>
              <w:spacing w:line="360" w:lineRule="auto"/>
              <w:ind w:firstLineChars="100" w:firstLine="24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revious treatment (</w:t>
            </w:r>
            <w:r w:rsidR="002D3F22" w:rsidRPr="002D3F22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</w:tr>
      <w:tr w:rsidR="003A7D4B" w:rsidRPr="003A7D4B" w14:paraId="3EDE64D0" w14:textId="77777777" w:rsidTr="0064438E">
        <w:tc>
          <w:tcPr>
            <w:tcW w:w="4261" w:type="dxa"/>
          </w:tcPr>
          <w:p w14:paraId="49430682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 Botox injection</w:t>
            </w:r>
          </w:p>
        </w:tc>
        <w:tc>
          <w:tcPr>
            <w:tcW w:w="4261" w:type="dxa"/>
          </w:tcPr>
          <w:p w14:paraId="2B5D8C5C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3</w:t>
            </w:r>
          </w:p>
        </w:tc>
      </w:tr>
      <w:tr w:rsidR="003A7D4B" w:rsidRPr="003A7D4B" w14:paraId="5FF07855" w14:textId="77777777" w:rsidTr="0064438E">
        <w:tc>
          <w:tcPr>
            <w:tcW w:w="4261" w:type="dxa"/>
          </w:tcPr>
          <w:p w14:paraId="74CE4CA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Bouginage</w:t>
            </w:r>
            <w:proofErr w:type="spellEnd"/>
          </w:p>
        </w:tc>
        <w:tc>
          <w:tcPr>
            <w:tcW w:w="4261" w:type="dxa"/>
          </w:tcPr>
          <w:p w14:paraId="295FEC14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</w:t>
            </w:r>
          </w:p>
        </w:tc>
      </w:tr>
      <w:tr w:rsidR="003A7D4B" w:rsidRPr="003A7D4B" w14:paraId="6125EF43" w14:textId="77777777" w:rsidTr="0064438E">
        <w:tc>
          <w:tcPr>
            <w:tcW w:w="4261" w:type="dxa"/>
          </w:tcPr>
          <w:p w14:paraId="27453025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Chicago classification, </w:t>
            </w:r>
            <w:r w:rsidRPr="003A7D4B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</w:p>
        </w:tc>
        <w:tc>
          <w:tcPr>
            <w:tcW w:w="4261" w:type="dxa"/>
          </w:tcPr>
          <w:p w14:paraId="2454B80F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3A7D4B" w:rsidRPr="003A7D4B" w14:paraId="5F5E4C92" w14:textId="77777777" w:rsidTr="0064438E">
        <w:tc>
          <w:tcPr>
            <w:tcW w:w="4261" w:type="dxa"/>
          </w:tcPr>
          <w:p w14:paraId="0758D90D" w14:textId="15672848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 Type </w:t>
            </w:r>
            <w:r w:rsidR="00FC457C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I</w:t>
            </w:r>
          </w:p>
        </w:tc>
        <w:tc>
          <w:tcPr>
            <w:tcW w:w="4261" w:type="dxa"/>
          </w:tcPr>
          <w:p w14:paraId="768B76ED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2 </w:t>
            </w:r>
          </w:p>
        </w:tc>
      </w:tr>
      <w:tr w:rsidR="003A7D4B" w:rsidRPr="003A7D4B" w14:paraId="431BDE31" w14:textId="77777777" w:rsidTr="0064438E">
        <w:tc>
          <w:tcPr>
            <w:tcW w:w="4261" w:type="dxa"/>
          </w:tcPr>
          <w:p w14:paraId="3FAC5B39" w14:textId="31810A34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 Type </w:t>
            </w:r>
            <w:r w:rsidR="00FC457C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II</w:t>
            </w:r>
          </w:p>
        </w:tc>
        <w:tc>
          <w:tcPr>
            <w:tcW w:w="4261" w:type="dxa"/>
          </w:tcPr>
          <w:p w14:paraId="52347FE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18 </w:t>
            </w:r>
          </w:p>
        </w:tc>
      </w:tr>
      <w:tr w:rsidR="003A7D4B" w:rsidRPr="003A7D4B" w14:paraId="74CEC7E0" w14:textId="77777777" w:rsidTr="0064438E">
        <w:tc>
          <w:tcPr>
            <w:tcW w:w="4261" w:type="dxa"/>
          </w:tcPr>
          <w:p w14:paraId="1F27E1C2" w14:textId="19EFCE6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 Type</w:t>
            </w:r>
            <w:r w:rsidR="00FC457C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III</w:t>
            </w:r>
          </w:p>
        </w:tc>
        <w:tc>
          <w:tcPr>
            <w:tcW w:w="4261" w:type="dxa"/>
          </w:tcPr>
          <w:p w14:paraId="580C8ECA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1 </w:t>
            </w:r>
          </w:p>
        </w:tc>
      </w:tr>
      <w:tr w:rsidR="003A7D4B" w:rsidRPr="003A7D4B" w14:paraId="5B033012" w14:textId="77777777" w:rsidTr="0064438E">
        <w:tc>
          <w:tcPr>
            <w:tcW w:w="4261" w:type="dxa"/>
          </w:tcPr>
          <w:p w14:paraId="3BD6DD2D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Procedure-related parameters</w:t>
            </w:r>
          </w:p>
        </w:tc>
        <w:tc>
          <w:tcPr>
            <w:tcW w:w="4261" w:type="dxa"/>
          </w:tcPr>
          <w:p w14:paraId="3CEFEA7A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3A7D4B" w:rsidRPr="003A7D4B" w14:paraId="57ADC8A4" w14:textId="77777777" w:rsidTr="0064438E">
        <w:tc>
          <w:tcPr>
            <w:tcW w:w="4261" w:type="dxa"/>
          </w:tcPr>
          <w:p w14:paraId="24581601" w14:textId="1FCE0423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bookmarkStart w:id="57" w:name="OLE_LINK10"/>
            <w:bookmarkStart w:id="58" w:name="OLE_LINK11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rocedure time</w:t>
            </w:r>
            <w:bookmarkEnd w:id="57"/>
            <w:bookmarkEnd w:id="58"/>
            <w:r w:rsidR="00B21AD6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min.)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</w:t>
            </w:r>
            <w:bookmarkStart w:id="59" w:name="OLE_LINK8"/>
            <w:bookmarkStart w:id="60" w:name="OLE_LINK9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median</w:t>
            </w:r>
            <w:bookmarkEnd w:id="59"/>
            <w:bookmarkEnd w:id="60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range)</w:t>
            </w:r>
          </w:p>
        </w:tc>
        <w:tc>
          <w:tcPr>
            <w:tcW w:w="4261" w:type="dxa"/>
          </w:tcPr>
          <w:p w14:paraId="6250FAAE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8.9 (20.0-141.0)</w:t>
            </w:r>
          </w:p>
        </w:tc>
      </w:tr>
      <w:tr w:rsidR="003A7D4B" w:rsidRPr="003A7D4B" w14:paraId="03B338D0" w14:textId="77777777" w:rsidTr="0064438E">
        <w:tc>
          <w:tcPr>
            <w:tcW w:w="4261" w:type="dxa"/>
          </w:tcPr>
          <w:p w14:paraId="40F716D7" w14:textId="3D816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Tunnel length</w:t>
            </w:r>
            <w:r w:rsidR="00B21AD6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cm)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, mean (range)</w:t>
            </w:r>
          </w:p>
        </w:tc>
        <w:tc>
          <w:tcPr>
            <w:tcW w:w="4261" w:type="dxa"/>
          </w:tcPr>
          <w:p w14:paraId="62341915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1.7 (7-18)</w:t>
            </w:r>
          </w:p>
        </w:tc>
      </w:tr>
      <w:tr w:rsidR="003A7D4B" w:rsidRPr="003A7D4B" w14:paraId="0F26544A" w14:textId="77777777" w:rsidTr="0064438E">
        <w:tc>
          <w:tcPr>
            <w:tcW w:w="4261" w:type="dxa"/>
          </w:tcPr>
          <w:p w14:paraId="0D97328C" w14:textId="286B154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Myotomy</w:t>
            </w:r>
            <w:proofErr w:type="spellEnd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length</w:t>
            </w:r>
            <w:r w:rsidR="00B21AD6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cm)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mean (range) </w:t>
            </w:r>
          </w:p>
        </w:tc>
        <w:tc>
          <w:tcPr>
            <w:tcW w:w="4261" w:type="dxa"/>
          </w:tcPr>
          <w:p w14:paraId="7C7AD410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.6 (3-10)</w:t>
            </w:r>
          </w:p>
        </w:tc>
      </w:tr>
      <w:tr w:rsidR="003A7D4B" w:rsidRPr="003A7D4B" w14:paraId="67DFFCC4" w14:textId="77777777" w:rsidTr="0064438E">
        <w:tc>
          <w:tcPr>
            <w:tcW w:w="4261" w:type="dxa"/>
          </w:tcPr>
          <w:p w14:paraId="4C7C52B4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Myotomy</w:t>
            </w:r>
            <w:proofErr w:type="spellEnd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type, </w:t>
            </w:r>
            <w:r w:rsidRPr="003A7D4B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4261" w:type="dxa"/>
          </w:tcPr>
          <w:p w14:paraId="587DA997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3A7D4B" w:rsidRPr="003A7D4B" w14:paraId="7BAF38BF" w14:textId="77777777" w:rsidTr="0064438E">
        <w:tc>
          <w:tcPr>
            <w:tcW w:w="4261" w:type="dxa"/>
          </w:tcPr>
          <w:p w14:paraId="16F0CF2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inner circular muscle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myotomy</w:t>
            </w:r>
            <w:proofErr w:type="spellEnd"/>
          </w:p>
        </w:tc>
        <w:tc>
          <w:tcPr>
            <w:tcW w:w="4261" w:type="dxa"/>
          </w:tcPr>
          <w:p w14:paraId="2F48173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0</w:t>
            </w:r>
          </w:p>
        </w:tc>
      </w:tr>
      <w:tr w:rsidR="003A7D4B" w:rsidRPr="003A7D4B" w14:paraId="51609C6D" w14:textId="77777777" w:rsidTr="0064438E">
        <w:tc>
          <w:tcPr>
            <w:tcW w:w="4261" w:type="dxa"/>
          </w:tcPr>
          <w:p w14:paraId="0C20F83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Full-thickness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myotomy</w:t>
            </w:r>
            <w:proofErr w:type="spellEnd"/>
          </w:p>
        </w:tc>
        <w:tc>
          <w:tcPr>
            <w:tcW w:w="4261" w:type="dxa"/>
          </w:tcPr>
          <w:p w14:paraId="67DE2C9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</w:t>
            </w:r>
          </w:p>
        </w:tc>
      </w:tr>
      <w:tr w:rsidR="003A7D4B" w:rsidRPr="003A7D4B" w14:paraId="3728FE6C" w14:textId="77777777" w:rsidTr="00150A63">
        <w:tc>
          <w:tcPr>
            <w:tcW w:w="4261" w:type="dxa"/>
          </w:tcPr>
          <w:p w14:paraId="025DF51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Glasses-style anti-reflux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myotomy</w:t>
            </w:r>
            <w:proofErr w:type="spellEnd"/>
          </w:p>
        </w:tc>
        <w:tc>
          <w:tcPr>
            <w:tcW w:w="4261" w:type="dxa"/>
          </w:tcPr>
          <w:p w14:paraId="698F3D2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</w:t>
            </w:r>
          </w:p>
        </w:tc>
      </w:tr>
      <w:tr w:rsidR="003A7D4B" w:rsidRPr="003A7D4B" w14:paraId="0894BA22" w14:textId="77777777" w:rsidTr="00150A63">
        <w:tc>
          <w:tcPr>
            <w:tcW w:w="4261" w:type="dxa"/>
            <w:tcBorders>
              <w:bottom w:val="single" w:sz="4" w:space="0" w:color="auto"/>
            </w:tcBorders>
          </w:tcPr>
          <w:p w14:paraId="3AB5412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bookmarkStart w:id="61" w:name="_GoBack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Progressive full-thickness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myotomy</w:t>
            </w:r>
            <w:proofErr w:type="spellEnd"/>
          </w:p>
        </w:tc>
        <w:tc>
          <w:tcPr>
            <w:tcW w:w="4261" w:type="dxa"/>
            <w:tcBorders>
              <w:bottom w:val="single" w:sz="4" w:space="0" w:color="auto"/>
            </w:tcBorders>
          </w:tcPr>
          <w:p w14:paraId="5690B5A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9</w:t>
            </w:r>
          </w:p>
        </w:tc>
      </w:tr>
      <w:bookmarkEnd w:id="61"/>
    </w:tbl>
    <w:p w14:paraId="4CB55942" w14:textId="77777777" w:rsidR="00A67196" w:rsidRPr="003A7D4B" w:rsidRDefault="00A67196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1C146B4B" w14:textId="77777777" w:rsidR="003A7D4B" w:rsidRPr="003A7D4B" w:rsidRDefault="003A7D4B">
      <w:pPr>
        <w:widowControl/>
        <w:jc w:val="left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br w:type="page"/>
      </w:r>
    </w:p>
    <w:p w14:paraId="01C43709" w14:textId="77E668F6" w:rsidR="0064438E" w:rsidRPr="003A7D4B" w:rsidRDefault="003A7D4B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 xml:space="preserve">Table </w:t>
      </w:r>
      <w:r w:rsidR="004D2481"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>2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Characteristics of the 21 mucosal penetrations and the treatment outcomes </w:t>
      </w:r>
      <w:bookmarkStart w:id="62" w:name="OLE_LINK12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using fibrin sealant</w:t>
      </w:r>
      <w:bookmarkEnd w:id="62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53"/>
        <w:gridCol w:w="3169"/>
      </w:tblGrid>
      <w:tr w:rsidR="003A7D4B" w:rsidRPr="003A7D4B" w14:paraId="67A4C8D6" w14:textId="77777777" w:rsidTr="0064438E">
        <w:tc>
          <w:tcPr>
            <w:tcW w:w="8522" w:type="dxa"/>
            <w:gridSpan w:val="2"/>
            <w:tcBorders>
              <w:top w:val="single" w:sz="4" w:space="0" w:color="auto"/>
            </w:tcBorders>
          </w:tcPr>
          <w:p w14:paraId="152FD90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Penetration shape, </w:t>
            </w:r>
            <w:r w:rsidRPr="003A7D4B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 xml:space="preserve">n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(%)</w:t>
            </w:r>
          </w:p>
        </w:tc>
      </w:tr>
      <w:tr w:rsidR="003A7D4B" w:rsidRPr="003A7D4B" w14:paraId="2CA25429" w14:textId="77777777" w:rsidTr="0064438E">
        <w:tc>
          <w:tcPr>
            <w:tcW w:w="5353" w:type="dxa"/>
          </w:tcPr>
          <w:p w14:paraId="37B9B2E7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Hole-like penetration</w:t>
            </w:r>
          </w:p>
        </w:tc>
        <w:tc>
          <w:tcPr>
            <w:tcW w:w="3169" w:type="dxa"/>
          </w:tcPr>
          <w:p w14:paraId="6A1116BE" w14:textId="650E8807" w:rsidR="0064438E" w:rsidRPr="003A7D4B" w:rsidRDefault="003A7D4B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2 (57.1</w:t>
            </w:r>
            <w:r w:rsidR="0064438E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</w:tr>
      <w:tr w:rsidR="003A7D4B" w:rsidRPr="003A7D4B" w14:paraId="17CA40D7" w14:textId="77777777" w:rsidTr="0064438E">
        <w:tc>
          <w:tcPr>
            <w:tcW w:w="5353" w:type="dxa"/>
          </w:tcPr>
          <w:p w14:paraId="6A837A44" w14:textId="6564817C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Linear penetration</w:t>
            </w:r>
          </w:p>
        </w:tc>
        <w:tc>
          <w:tcPr>
            <w:tcW w:w="3169" w:type="dxa"/>
          </w:tcPr>
          <w:p w14:paraId="50F66695" w14:textId="0B4D8992" w:rsidR="0064438E" w:rsidRPr="003A7D4B" w:rsidRDefault="003A7D4B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9 (42.9</w:t>
            </w:r>
            <w:r w:rsidR="0064438E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</w:tr>
      <w:tr w:rsidR="003A7D4B" w:rsidRPr="003A7D4B" w14:paraId="67CC9D7C" w14:textId="77777777" w:rsidTr="0064438E">
        <w:tc>
          <w:tcPr>
            <w:tcW w:w="8522" w:type="dxa"/>
            <w:gridSpan w:val="2"/>
          </w:tcPr>
          <w:p w14:paraId="4526425C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enetration location</w:t>
            </w:r>
          </w:p>
        </w:tc>
      </w:tr>
      <w:tr w:rsidR="003A7D4B" w:rsidRPr="003A7D4B" w14:paraId="04269685" w14:textId="77777777" w:rsidTr="0064438E">
        <w:tc>
          <w:tcPr>
            <w:tcW w:w="5353" w:type="dxa"/>
          </w:tcPr>
          <w:p w14:paraId="2FC284A0" w14:textId="5BC869EE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Esophageal part of </w:t>
            </w:r>
            <w:r w:rsidR="00F17819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c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ardia</w:t>
            </w:r>
          </w:p>
        </w:tc>
        <w:tc>
          <w:tcPr>
            <w:tcW w:w="3169" w:type="dxa"/>
          </w:tcPr>
          <w:p w14:paraId="5466BB26" w14:textId="6B638901" w:rsidR="0064438E" w:rsidRPr="003A7D4B" w:rsidRDefault="003A7D4B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2 (61.9</w:t>
            </w:r>
            <w:r w:rsidR="0064438E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</w:tr>
      <w:tr w:rsidR="003A7D4B" w:rsidRPr="003A7D4B" w14:paraId="17A21441" w14:textId="77777777" w:rsidTr="0064438E">
        <w:tc>
          <w:tcPr>
            <w:tcW w:w="5353" w:type="dxa"/>
          </w:tcPr>
          <w:p w14:paraId="57692D81" w14:textId="3294C14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Stomach part of </w:t>
            </w:r>
            <w:r w:rsidR="00F17819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c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ardia</w:t>
            </w:r>
          </w:p>
        </w:tc>
        <w:tc>
          <w:tcPr>
            <w:tcW w:w="3169" w:type="dxa"/>
          </w:tcPr>
          <w:p w14:paraId="790388C0" w14:textId="664931E3" w:rsidR="0064438E" w:rsidRPr="003A7D4B" w:rsidRDefault="003A7D4B" w:rsidP="003A7D4B">
            <w:pPr>
              <w:spacing w:line="360" w:lineRule="auto"/>
              <w:ind w:firstLineChars="500" w:firstLine="120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8 (38.1</w:t>
            </w:r>
            <w:r w:rsidR="0064438E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</w:tr>
      <w:tr w:rsidR="003A7D4B" w:rsidRPr="003A7D4B" w14:paraId="651B4BD1" w14:textId="77777777" w:rsidTr="0064438E">
        <w:tc>
          <w:tcPr>
            <w:tcW w:w="5353" w:type="dxa"/>
          </w:tcPr>
          <w:p w14:paraId="3FEFC7AC" w14:textId="0FC79743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Both esophageal and stomach parts of </w:t>
            </w:r>
            <w:r w:rsidR="00F17819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c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ardia</w:t>
            </w:r>
          </w:p>
        </w:tc>
        <w:tc>
          <w:tcPr>
            <w:tcW w:w="3169" w:type="dxa"/>
          </w:tcPr>
          <w:p w14:paraId="6CCBE4F4" w14:textId="5AD3DD2F" w:rsidR="0064438E" w:rsidRPr="003A7D4B" w:rsidRDefault="003A7D4B" w:rsidP="003A7D4B">
            <w:pPr>
              <w:spacing w:line="360" w:lineRule="auto"/>
              <w:ind w:firstLineChars="500" w:firstLine="1200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 (4.8</w:t>
            </w:r>
            <w:r w:rsidR="0064438E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</w:tr>
      <w:tr w:rsidR="003A7D4B" w:rsidRPr="003A7D4B" w14:paraId="0716EADC" w14:textId="77777777" w:rsidTr="0064438E">
        <w:tc>
          <w:tcPr>
            <w:tcW w:w="8522" w:type="dxa"/>
            <w:gridSpan w:val="2"/>
          </w:tcPr>
          <w:p w14:paraId="63386F6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enetration size</w:t>
            </w:r>
          </w:p>
        </w:tc>
      </w:tr>
      <w:tr w:rsidR="003A7D4B" w:rsidRPr="003A7D4B" w14:paraId="09CC7D98" w14:textId="77777777" w:rsidTr="0064438E">
        <w:tc>
          <w:tcPr>
            <w:tcW w:w="5353" w:type="dxa"/>
          </w:tcPr>
          <w:p w14:paraId="153CB9FD" w14:textId="68266051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Hole like penetration</w:t>
            </w:r>
            <w:r w:rsidR="00833889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cm</w:t>
            </w:r>
            <w:r w:rsidR="00833889" w:rsidRPr="003A7D4B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833889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mean (range) </w:t>
            </w:r>
          </w:p>
        </w:tc>
        <w:tc>
          <w:tcPr>
            <w:tcW w:w="3169" w:type="dxa"/>
          </w:tcPr>
          <w:p w14:paraId="55B7DE00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14</w:t>
            </w:r>
            <w:bookmarkStart w:id="63" w:name="OLE_LINK19"/>
            <w:bookmarkStart w:id="64" w:name="OLE_LINK20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0.02-0.32)</w:t>
            </w:r>
            <w:bookmarkEnd w:id="63"/>
            <w:bookmarkEnd w:id="64"/>
          </w:p>
        </w:tc>
      </w:tr>
      <w:tr w:rsidR="003A7D4B" w:rsidRPr="003A7D4B" w14:paraId="5A4F4CB7" w14:textId="77777777" w:rsidTr="0064438E">
        <w:tc>
          <w:tcPr>
            <w:tcW w:w="5353" w:type="dxa"/>
          </w:tcPr>
          <w:p w14:paraId="04FAF0A9" w14:textId="234A03C8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Linear penetration</w:t>
            </w:r>
            <w:r w:rsidR="00833889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cm)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median (range) </w:t>
            </w:r>
          </w:p>
        </w:tc>
        <w:tc>
          <w:tcPr>
            <w:tcW w:w="3169" w:type="dxa"/>
          </w:tcPr>
          <w:p w14:paraId="29EF3EF7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0.37 </w:t>
            </w:r>
            <w:bookmarkStart w:id="65" w:name="OLE_LINK21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(0.10-1.00)</w:t>
            </w:r>
            <w:bookmarkEnd w:id="65"/>
          </w:p>
        </w:tc>
      </w:tr>
      <w:tr w:rsidR="003A7D4B" w:rsidRPr="003A7D4B" w14:paraId="1CB65BDB" w14:textId="77777777" w:rsidTr="0064438E">
        <w:tc>
          <w:tcPr>
            <w:tcW w:w="8522" w:type="dxa"/>
            <w:gridSpan w:val="2"/>
          </w:tcPr>
          <w:p w14:paraId="2F3EF128" w14:textId="697FC8E6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Consumed fibrin sealant amount (</w:t>
            </w:r>
            <w:r w:rsidR="00AD31F7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n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</w:tr>
      <w:tr w:rsidR="003A7D4B" w:rsidRPr="003A7D4B" w14:paraId="4360A4B4" w14:textId="77777777" w:rsidTr="0064438E">
        <w:tc>
          <w:tcPr>
            <w:tcW w:w="5353" w:type="dxa"/>
          </w:tcPr>
          <w:p w14:paraId="1AEEAF9C" w14:textId="3D54A2EE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="00E219BA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.0</w:t>
            </w:r>
            <w:r w:rsidR="00AD31F7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m</w:t>
            </w:r>
            <w:r w:rsidR="004D2481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</w:t>
            </w:r>
          </w:p>
        </w:tc>
        <w:tc>
          <w:tcPr>
            <w:tcW w:w="3169" w:type="dxa"/>
          </w:tcPr>
          <w:p w14:paraId="51D3BF59" w14:textId="4CC612DE" w:rsidR="0064438E" w:rsidRPr="003A7D4B" w:rsidRDefault="00E219BA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3</w:t>
            </w:r>
          </w:p>
        </w:tc>
      </w:tr>
      <w:tr w:rsidR="003A7D4B" w:rsidRPr="003A7D4B" w14:paraId="7B0FCAFA" w14:textId="77777777" w:rsidTr="0064438E">
        <w:tc>
          <w:tcPr>
            <w:tcW w:w="5353" w:type="dxa"/>
          </w:tcPr>
          <w:p w14:paraId="6D9B7264" w14:textId="554BA6BC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="00E219BA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  <w:r w:rsidR="00AD31F7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m</w:t>
            </w:r>
            <w:r w:rsidR="004D2481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</w:t>
            </w:r>
          </w:p>
        </w:tc>
        <w:tc>
          <w:tcPr>
            <w:tcW w:w="3169" w:type="dxa"/>
          </w:tcPr>
          <w:p w14:paraId="7F8060D5" w14:textId="65CEB346" w:rsidR="0064438E" w:rsidRPr="003A7D4B" w:rsidRDefault="00E219BA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8</w:t>
            </w:r>
          </w:p>
        </w:tc>
      </w:tr>
      <w:tr w:rsidR="003A7D4B" w:rsidRPr="003A7D4B" w14:paraId="7982F6AE" w14:textId="77777777" w:rsidTr="0064438E">
        <w:tc>
          <w:tcPr>
            <w:tcW w:w="8522" w:type="dxa"/>
            <w:gridSpan w:val="2"/>
          </w:tcPr>
          <w:p w14:paraId="27EAE5E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ostoperative treatment</w:t>
            </w:r>
          </w:p>
        </w:tc>
      </w:tr>
      <w:tr w:rsidR="003A7D4B" w:rsidRPr="003A7D4B" w14:paraId="5F83AA02" w14:textId="77777777" w:rsidTr="0064438E">
        <w:tc>
          <w:tcPr>
            <w:tcW w:w="5353" w:type="dxa"/>
          </w:tcPr>
          <w:p w14:paraId="303E65A7" w14:textId="0559B04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="009D6677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lacement of nasogastric tube, n</w:t>
            </w:r>
          </w:p>
        </w:tc>
        <w:tc>
          <w:tcPr>
            <w:tcW w:w="3169" w:type="dxa"/>
          </w:tcPr>
          <w:p w14:paraId="64CE75A2" w14:textId="5CE55F41" w:rsidR="0064438E" w:rsidRPr="003A7D4B" w:rsidRDefault="009D6677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</w:t>
            </w:r>
          </w:p>
        </w:tc>
      </w:tr>
      <w:tr w:rsidR="003A7D4B" w:rsidRPr="003A7D4B" w14:paraId="090B7291" w14:textId="77777777" w:rsidTr="0064438E">
        <w:tc>
          <w:tcPr>
            <w:tcW w:w="5353" w:type="dxa"/>
            <w:tcBorders>
              <w:bottom w:val="single" w:sz="4" w:space="0" w:color="auto"/>
            </w:tcBorders>
          </w:tcPr>
          <w:p w14:paraId="591DE69E" w14:textId="668422B1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ostoperative stay</w:t>
            </w:r>
            <w:r w:rsidR="00833889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days)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, median (range) </w:t>
            </w:r>
          </w:p>
        </w:tc>
        <w:tc>
          <w:tcPr>
            <w:tcW w:w="3169" w:type="dxa"/>
            <w:tcBorders>
              <w:bottom w:val="single" w:sz="4" w:space="0" w:color="auto"/>
            </w:tcBorders>
          </w:tcPr>
          <w:p w14:paraId="6B2517B5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 (5-7)</w:t>
            </w:r>
          </w:p>
        </w:tc>
      </w:tr>
    </w:tbl>
    <w:p w14:paraId="1736E93D" w14:textId="77777777" w:rsidR="0064438E" w:rsidRPr="003A7D4B" w:rsidRDefault="0064438E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309E845B" w14:textId="77777777" w:rsidR="0064438E" w:rsidRPr="003A7D4B" w:rsidRDefault="0064438E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C485D91" w14:textId="77777777" w:rsidR="0064438E" w:rsidRPr="003A7D4B" w:rsidRDefault="0064438E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0F3A5A99" w14:textId="77777777" w:rsidR="0064438E" w:rsidRPr="003A7D4B" w:rsidRDefault="0064438E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4CB247AB" w14:textId="77777777" w:rsidR="0064438E" w:rsidRPr="003A7D4B" w:rsidRDefault="0064438E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E744BC7" w14:textId="77777777" w:rsidR="0064438E" w:rsidRPr="003A7D4B" w:rsidRDefault="0064438E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7E8BF744" w14:textId="77777777" w:rsidR="0064438E" w:rsidRPr="003A7D4B" w:rsidRDefault="0064438E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5A99F425" w14:textId="77777777" w:rsidR="0064438E" w:rsidRPr="003A7D4B" w:rsidRDefault="0064438E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p w14:paraId="60E6E69A" w14:textId="77777777" w:rsidR="003A7D4B" w:rsidRPr="003A7D4B" w:rsidRDefault="003A7D4B">
      <w:pPr>
        <w:widowControl/>
        <w:jc w:val="left"/>
        <w:rPr>
          <w:rFonts w:ascii="Book Antiqua" w:hAnsi="Book Antiqua"/>
          <w:b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br w:type="page"/>
      </w:r>
    </w:p>
    <w:p w14:paraId="5F3826CD" w14:textId="504048EC" w:rsidR="0064438E" w:rsidRPr="003A7D4B" w:rsidRDefault="003A7D4B" w:rsidP="003A7D4B">
      <w:pPr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 xml:space="preserve">Table </w:t>
      </w:r>
      <w:r w:rsidR="004D2481">
        <w:rPr>
          <w:rFonts w:ascii="Book Antiqua" w:hAnsi="Book Antiqua" w:hint="eastAsia"/>
          <w:b/>
          <w:color w:val="000000" w:themeColor="text1"/>
          <w:sz w:val="24"/>
          <w:szCs w:val="24"/>
        </w:rPr>
        <w:t>3</w:t>
      </w:r>
      <w:r w:rsidRPr="003A7D4B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 </w:t>
      </w:r>
      <w:r w:rsidRPr="003A7D4B">
        <w:rPr>
          <w:rFonts w:ascii="Book Antiqua" w:hAnsi="Book Antiqua"/>
          <w:b/>
          <w:color w:val="000000" w:themeColor="text1"/>
          <w:sz w:val="24"/>
          <w:szCs w:val="24"/>
        </w:rPr>
        <w:t>Detailed data of the mucosal penetrations from all 21 patients</w:t>
      </w:r>
    </w:p>
    <w:p w14:paraId="202E2D23" w14:textId="77777777" w:rsidR="0064438E" w:rsidRPr="003A7D4B" w:rsidRDefault="0064438E" w:rsidP="003A7D4B">
      <w:pPr>
        <w:tabs>
          <w:tab w:val="left" w:pos="4410"/>
        </w:tabs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tbl>
      <w:tblPr>
        <w:tblStyle w:val="TableGrid"/>
        <w:tblW w:w="11766" w:type="dxa"/>
        <w:tblInd w:w="-159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2"/>
        <w:gridCol w:w="1135"/>
        <w:gridCol w:w="992"/>
        <w:gridCol w:w="1417"/>
        <w:gridCol w:w="1418"/>
        <w:gridCol w:w="1417"/>
        <w:gridCol w:w="2268"/>
        <w:gridCol w:w="2127"/>
      </w:tblGrid>
      <w:tr w:rsidR="00321DBB" w:rsidRPr="003A7D4B" w14:paraId="091F070E" w14:textId="77777777" w:rsidTr="00651C30">
        <w:tc>
          <w:tcPr>
            <w:tcW w:w="11766" w:type="dxa"/>
            <w:gridSpan w:val="8"/>
            <w:tcBorders>
              <w:bottom w:val="single" w:sz="4" w:space="0" w:color="auto"/>
            </w:tcBorders>
          </w:tcPr>
          <w:p w14:paraId="26864C04" w14:textId="5990949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651C30" w:rsidRPr="003A7D4B" w14:paraId="726188D5" w14:textId="77777777" w:rsidTr="00651C30"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065E502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Number</w:t>
            </w:r>
          </w:p>
        </w:tc>
        <w:tc>
          <w:tcPr>
            <w:tcW w:w="1135" w:type="dxa"/>
            <w:tcBorders>
              <w:top w:val="single" w:sz="4" w:space="0" w:color="auto"/>
              <w:bottom w:val="single" w:sz="4" w:space="0" w:color="auto"/>
            </w:tcBorders>
          </w:tcPr>
          <w:p w14:paraId="6B356DC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Shap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7BC1A9C2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Locatio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5A19CD8" w14:textId="77777777" w:rsidR="008C48BD" w:rsidRPr="003A7D4B" w:rsidRDefault="00980DD0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Estimated </w:t>
            </w:r>
          </w:p>
          <w:p w14:paraId="4F9A6D7D" w14:textId="640AE55B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Size</w:t>
            </w:r>
            <w:r w:rsidR="00097AF6"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(cm/cm</w:t>
            </w: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267318B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Postoperative treatment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BE4993A" w14:textId="7861076E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Postoperative stay (</w:t>
            </w:r>
            <w:r w:rsidR="003A7D4B" w:rsidRPr="003A7D4B">
              <w:rPr>
                <w:rFonts w:ascii="Book Antiqua" w:hAnsi="Book Antiqua" w:hint="eastAsia"/>
                <w:b/>
                <w:color w:val="000000" w:themeColor="text1"/>
                <w:sz w:val="24"/>
                <w:szCs w:val="24"/>
              </w:rPr>
              <w:t>d</w:t>
            </w: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0BD75077" w14:textId="3608F6BB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Amount of consumed fibrin sealant</w:t>
            </w:r>
            <w:r w:rsidR="00231D4A"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</w:t>
            </w:r>
            <w:r w:rsidR="00523419"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(</w:t>
            </w:r>
            <w:r w:rsidR="00231D4A"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m</w:t>
            </w:r>
            <w:r w:rsidR="003A7D4B"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L</w:t>
            </w:r>
            <w:r w:rsidR="00523419"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5E36AB9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Postoperative complaint</w:t>
            </w:r>
          </w:p>
        </w:tc>
      </w:tr>
      <w:tr w:rsidR="00651C30" w:rsidRPr="003A7D4B" w14:paraId="273CB1D9" w14:textId="77777777" w:rsidTr="00651C30">
        <w:tc>
          <w:tcPr>
            <w:tcW w:w="992" w:type="dxa"/>
            <w:tcBorders>
              <w:top w:val="single" w:sz="4" w:space="0" w:color="auto"/>
            </w:tcBorders>
          </w:tcPr>
          <w:p w14:paraId="22CB5070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135" w:type="dxa"/>
            <w:tcBorders>
              <w:top w:val="single" w:sz="4" w:space="0" w:color="auto"/>
            </w:tcBorders>
          </w:tcPr>
          <w:p w14:paraId="6CD9924E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71CEAE52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GOC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bottom"/>
          </w:tcPr>
          <w:p w14:paraId="210286E3" w14:textId="4BCC009E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8FD791E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NG tube 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bottom"/>
          </w:tcPr>
          <w:p w14:paraId="2F1C7F1E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2268" w:type="dxa"/>
            <w:tcBorders>
              <w:top w:val="single" w:sz="4" w:space="0" w:color="auto"/>
            </w:tcBorders>
            <w:vAlign w:val="bottom"/>
          </w:tcPr>
          <w:p w14:paraId="73456841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48BD74F5" w14:textId="2EC24768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Slight </w:t>
            </w:r>
            <w:r w:rsidR="00782940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abdominal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pain </w:t>
            </w:r>
          </w:p>
        </w:tc>
      </w:tr>
      <w:tr w:rsidR="00651C30" w:rsidRPr="003A7D4B" w14:paraId="4712EF21" w14:textId="77777777" w:rsidTr="00651C30">
        <w:tc>
          <w:tcPr>
            <w:tcW w:w="992" w:type="dxa"/>
          </w:tcPr>
          <w:p w14:paraId="5E7F9950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135" w:type="dxa"/>
          </w:tcPr>
          <w:p w14:paraId="602976D7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</w:tcPr>
          <w:p w14:paraId="31C0FBB6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GOC</w:t>
            </w:r>
          </w:p>
        </w:tc>
        <w:tc>
          <w:tcPr>
            <w:tcW w:w="1417" w:type="dxa"/>
            <w:vAlign w:val="bottom"/>
          </w:tcPr>
          <w:p w14:paraId="53853448" w14:textId="4B8F59DB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5</w:t>
            </w:r>
          </w:p>
        </w:tc>
        <w:tc>
          <w:tcPr>
            <w:tcW w:w="1418" w:type="dxa"/>
          </w:tcPr>
          <w:p w14:paraId="38338CB7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NG tube</w:t>
            </w:r>
          </w:p>
        </w:tc>
        <w:tc>
          <w:tcPr>
            <w:tcW w:w="1417" w:type="dxa"/>
            <w:vAlign w:val="bottom"/>
          </w:tcPr>
          <w:p w14:paraId="2CAA2B2A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2268" w:type="dxa"/>
            <w:vAlign w:val="bottom"/>
          </w:tcPr>
          <w:p w14:paraId="1746A634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0C62D85C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430E0F61" w14:textId="77777777" w:rsidTr="00651C30">
        <w:tc>
          <w:tcPr>
            <w:tcW w:w="992" w:type="dxa"/>
          </w:tcPr>
          <w:p w14:paraId="3C6C972F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1135" w:type="dxa"/>
          </w:tcPr>
          <w:p w14:paraId="2CF0C9E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</w:tcPr>
          <w:p w14:paraId="2C7D947B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GOC</w:t>
            </w:r>
          </w:p>
        </w:tc>
        <w:tc>
          <w:tcPr>
            <w:tcW w:w="1417" w:type="dxa"/>
            <w:vAlign w:val="bottom"/>
          </w:tcPr>
          <w:p w14:paraId="68B6010E" w14:textId="532BA5A5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3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2</w:t>
            </w:r>
          </w:p>
        </w:tc>
        <w:tc>
          <w:tcPr>
            <w:tcW w:w="1418" w:type="dxa"/>
          </w:tcPr>
          <w:p w14:paraId="29537624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01E806D1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2268" w:type="dxa"/>
            <w:vAlign w:val="bottom"/>
          </w:tcPr>
          <w:p w14:paraId="3D5A3B32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499DBAA4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6E589521" w14:textId="77777777" w:rsidTr="00651C30">
        <w:tc>
          <w:tcPr>
            <w:tcW w:w="992" w:type="dxa"/>
          </w:tcPr>
          <w:p w14:paraId="0D70C200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1135" w:type="dxa"/>
          </w:tcPr>
          <w:p w14:paraId="39CF319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inear</w:t>
            </w:r>
          </w:p>
        </w:tc>
        <w:tc>
          <w:tcPr>
            <w:tcW w:w="992" w:type="dxa"/>
          </w:tcPr>
          <w:p w14:paraId="5CAE8BE1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2F3913A7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3</w:t>
            </w:r>
          </w:p>
        </w:tc>
        <w:tc>
          <w:tcPr>
            <w:tcW w:w="1418" w:type="dxa"/>
          </w:tcPr>
          <w:p w14:paraId="3BB3AA2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7692CA97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2268" w:type="dxa"/>
            <w:vAlign w:val="bottom"/>
          </w:tcPr>
          <w:p w14:paraId="787306CD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6FD8E1BA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2D538B96" w14:textId="77777777" w:rsidTr="00651C30">
        <w:tc>
          <w:tcPr>
            <w:tcW w:w="992" w:type="dxa"/>
          </w:tcPr>
          <w:p w14:paraId="575DF6DE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135" w:type="dxa"/>
          </w:tcPr>
          <w:p w14:paraId="4AD4816F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</w:tcPr>
          <w:p w14:paraId="5576508C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36FCE0CE" w14:textId="2F78FEA5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3</w:t>
            </w:r>
          </w:p>
        </w:tc>
        <w:tc>
          <w:tcPr>
            <w:tcW w:w="1418" w:type="dxa"/>
          </w:tcPr>
          <w:p w14:paraId="1E48FF6D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717BC21A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2268" w:type="dxa"/>
            <w:vAlign w:val="bottom"/>
          </w:tcPr>
          <w:p w14:paraId="33D2408E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24034AA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0E3F05AE" w14:textId="77777777" w:rsidTr="00651C30">
        <w:tc>
          <w:tcPr>
            <w:tcW w:w="992" w:type="dxa"/>
          </w:tcPr>
          <w:p w14:paraId="791EC5B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1135" w:type="dxa"/>
          </w:tcPr>
          <w:p w14:paraId="2C930D17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inear</w:t>
            </w:r>
          </w:p>
        </w:tc>
        <w:tc>
          <w:tcPr>
            <w:tcW w:w="992" w:type="dxa"/>
          </w:tcPr>
          <w:p w14:paraId="2069F383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1BAFBF5C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3</w:t>
            </w:r>
          </w:p>
        </w:tc>
        <w:tc>
          <w:tcPr>
            <w:tcW w:w="1418" w:type="dxa"/>
          </w:tcPr>
          <w:p w14:paraId="404CECEF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622A75B9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2268" w:type="dxa"/>
            <w:vAlign w:val="bottom"/>
          </w:tcPr>
          <w:p w14:paraId="11F31F70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3709CE60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4CBF254F" w14:textId="77777777" w:rsidTr="00651C30">
        <w:tc>
          <w:tcPr>
            <w:tcW w:w="992" w:type="dxa"/>
          </w:tcPr>
          <w:p w14:paraId="22C99EA8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135" w:type="dxa"/>
          </w:tcPr>
          <w:p w14:paraId="2BD86095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inear</w:t>
            </w:r>
          </w:p>
        </w:tc>
        <w:tc>
          <w:tcPr>
            <w:tcW w:w="992" w:type="dxa"/>
          </w:tcPr>
          <w:p w14:paraId="26FE0DE5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7B67D4E4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1</w:t>
            </w:r>
          </w:p>
        </w:tc>
        <w:tc>
          <w:tcPr>
            <w:tcW w:w="1418" w:type="dxa"/>
          </w:tcPr>
          <w:p w14:paraId="595F32B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3428F13E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2268" w:type="dxa"/>
            <w:vAlign w:val="bottom"/>
          </w:tcPr>
          <w:p w14:paraId="21BBA6CD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36FAC0B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509CD342" w14:textId="77777777" w:rsidTr="00651C30">
        <w:tc>
          <w:tcPr>
            <w:tcW w:w="992" w:type="dxa"/>
          </w:tcPr>
          <w:p w14:paraId="5C072DD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1135" w:type="dxa"/>
          </w:tcPr>
          <w:p w14:paraId="1A75E79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inear</w:t>
            </w:r>
          </w:p>
        </w:tc>
        <w:tc>
          <w:tcPr>
            <w:tcW w:w="992" w:type="dxa"/>
          </w:tcPr>
          <w:p w14:paraId="38429A4C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GOC</w:t>
            </w:r>
          </w:p>
        </w:tc>
        <w:tc>
          <w:tcPr>
            <w:tcW w:w="1417" w:type="dxa"/>
            <w:vAlign w:val="bottom"/>
          </w:tcPr>
          <w:p w14:paraId="6E26148C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</w:p>
        </w:tc>
        <w:tc>
          <w:tcPr>
            <w:tcW w:w="1418" w:type="dxa"/>
          </w:tcPr>
          <w:p w14:paraId="45EF2EE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03E6367F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2268" w:type="dxa"/>
            <w:vAlign w:val="bottom"/>
          </w:tcPr>
          <w:p w14:paraId="31C567ED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7D30B50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278709A4" w14:textId="77777777" w:rsidTr="00651C30">
        <w:tc>
          <w:tcPr>
            <w:tcW w:w="992" w:type="dxa"/>
          </w:tcPr>
          <w:p w14:paraId="2B617A6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1135" w:type="dxa"/>
          </w:tcPr>
          <w:p w14:paraId="55A1525A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inear</w:t>
            </w:r>
          </w:p>
        </w:tc>
        <w:tc>
          <w:tcPr>
            <w:tcW w:w="992" w:type="dxa"/>
          </w:tcPr>
          <w:p w14:paraId="28E1227C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GOC</w:t>
            </w:r>
          </w:p>
        </w:tc>
        <w:tc>
          <w:tcPr>
            <w:tcW w:w="1417" w:type="dxa"/>
            <w:vAlign w:val="bottom"/>
          </w:tcPr>
          <w:p w14:paraId="5FF4B614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</w:p>
        </w:tc>
        <w:tc>
          <w:tcPr>
            <w:tcW w:w="1418" w:type="dxa"/>
          </w:tcPr>
          <w:p w14:paraId="49F9FE9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16A90B8D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2268" w:type="dxa"/>
            <w:vAlign w:val="bottom"/>
          </w:tcPr>
          <w:p w14:paraId="6E2CDD23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4A2C7B67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46FC8A75" w14:textId="77777777" w:rsidTr="00651C30">
        <w:tc>
          <w:tcPr>
            <w:tcW w:w="992" w:type="dxa"/>
          </w:tcPr>
          <w:p w14:paraId="0289AFA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0</w:t>
            </w:r>
          </w:p>
        </w:tc>
        <w:tc>
          <w:tcPr>
            <w:tcW w:w="1135" w:type="dxa"/>
          </w:tcPr>
          <w:p w14:paraId="7724295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</w:tcPr>
          <w:p w14:paraId="415253EF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0E6ACF45" w14:textId="2542D530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3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2</w:t>
            </w:r>
          </w:p>
        </w:tc>
        <w:tc>
          <w:tcPr>
            <w:tcW w:w="1418" w:type="dxa"/>
          </w:tcPr>
          <w:p w14:paraId="329E3C92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7B8670D9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6FA41D6E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0609F4AF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64519643" w14:textId="77777777" w:rsidTr="00651C30">
        <w:tc>
          <w:tcPr>
            <w:tcW w:w="992" w:type="dxa"/>
          </w:tcPr>
          <w:p w14:paraId="61587CC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1</w:t>
            </w:r>
          </w:p>
        </w:tc>
        <w:tc>
          <w:tcPr>
            <w:tcW w:w="1135" w:type="dxa"/>
          </w:tcPr>
          <w:p w14:paraId="1AB7A2B5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inear</w:t>
            </w:r>
          </w:p>
        </w:tc>
        <w:tc>
          <w:tcPr>
            <w:tcW w:w="992" w:type="dxa"/>
          </w:tcPr>
          <w:p w14:paraId="11E9A704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4BB8ECD7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2</w:t>
            </w:r>
          </w:p>
        </w:tc>
        <w:tc>
          <w:tcPr>
            <w:tcW w:w="1418" w:type="dxa"/>
          </w:tcPr>
          <w:p w14:paraId="1062CA47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38F6B4EC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6B87A53D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4DDAF764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3CE578E4" w14:textId="77777777" w:rsidTr="00651C30">
        <w:tc>
          <w:tcPr>
            <w:tcW w:w="992" w:type="dxa"/>
          </w:tcPr>
          <w:p w14:paraId="28FE6780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2</w:t>
            </w:r>
          </w:p>
        </w:tc>
        <w:tc>
          <w:tcPr>
            <w:tcW w:w="1135" w:type="dxa"/>
          </w:tcPr>
          <w:p w14:paraId="42D5673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</w:tcPr>
          <w:p w14:paraId="0FE4F73B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5DED54E5" w14:textId="69CDCA3D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2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2</w:t>
            </w:r>
          </w:p>
        </w:tc>
        <w:tc>
          <w:tcPr>
            <w:tcW w:w="1418" w:type="dxa"/>
          </w:tcPr>
          <w:p w14:paraId="74DEB37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1E972FF3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291749C8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7D76429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4309A003" w14:textId="77777777" w:rsidTr="00651C30">
        <w:tc>
          <w:tcPr>
            <w:tcW w:w="992" w:type="dxa"/>
          </w:tcPr>
          <w:p w14:paraId="4A5B9B2B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3</w:t>
            </w:r>
          </w:p>
        </w:tc>
        <w:tc>
          <w:tcPr>
            <w:tcW w:w="1135" w:type="dxa"/>
          </w:tcPr>
          <w:p w14:paraId="375CA061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inear</w:t>
            </w:r>
          </w:p>
        </w:tc>
        <w:tc>
          <w:tcPr>
            <w:tcW w:w="992" w:type="dxa"/>
          </w:tcPr>
          <w:p w14:paraId="77818852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B</w:t>
            </w:r>
            <w:r w:rsidR="00784646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OC</w:t>
            </w:r>
          </w:p>
        </w:tc>
        <w:tc>
          <w:tcPr>
            <w:tcW w:w="1417" w:type="dxa"/>
            <w:vAlign w:val="bottom"/>
          </w:tcPr>
          <w:p w14:paraId="3F579EE3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.0</w:t>
            </w:r>
          </w:p>
        </w:tc>
        <w:tc>
          <w:tcPr>
            <w:tcW w:w="1418" w:type="dxa"/>
          </w:tcPr>
          <w:p w14:paraId="1F772FED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3A76592F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694841DA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127" w:type="dxa"/>
          </w:tcPr>
          <w:p w14:paraId="141349F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040B1BCE" w14:textId="77777777" w:rsidTr="00651C30">
        <w:tc>
          <w:tcPr>
            <w:tcW w:w="992" w:type="dxa"/>
          </w:tcPr>
          <w:p w14:paraId="634C62A9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4</w:t>
            </w:r>
          </w:p>
        </w:tc>
        <w:tc>
          <w:tcPr>
            <w:tcW w:w="1135" w:type="dxa"/>
          </w:tcPr>
          <w:p w14:paraId="0471E9DB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</w:tcPr>
          <w:p w14:paraId="21251EB9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28186079" w14:textId="4AAE9ACF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8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</w:p>
        </w:tc>
        <w:tc>
          <w:tcPr>
            <w:tcW w:w="1418" w:type="dxa"/>
          </w:tcPr>
          <w:p w14:paraId="4A39BD7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2425C729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58563653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 (one hemostatic clip)</w:t>
            </w:r>
          </w:p>
        </w:tc>
        <w:tc>
          <w:tcPr>
            <w:tcW w:w="2127" w:type="dxa"/>
          </w:tcPr>
          <w:p w14:paraId="7E6F047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7F1F9038" w14:textId="77777777" w:rsidTr="00651C30">
        <w:tc>
          <w:tcPr>
            <w:tcW w:w="992" w:type="dxa"/>
          </w:tcPr>
          <w:p w14:paraId="393667E8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5</w:t>
            </w:r>
          </w:p>
        </w:tc>
        <w:tc>
          <w:tcPr>
            <w:tcW w:w="1135" w:type="dxa"/>
          </w:tcPr>
          <w:p w14:paraId="773D005A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bookmarkStart w:id="66" w:name="OLE_LINK15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inear</w:t>
            </w:r>
            <w:bookmarkEnd w:id="66"/>
          </w:p>
        </w:tc>
        <w:tc>
          <w:tcPr>
            <w:tcW w:w="992" w:type="dxa"/>
          </w:tcPr>
          <w:p w14:paraId="7A436B10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076F3416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3</w:t>
            </w:r>
          </w:p>
        </w:tc>
        <w:tc>
          <w:tcPr>
            <w:tcW w:w="1418" w:type="dxa"/>
          </w:tcPr>
          <w:p w14:paraId="502DD96D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09FB1599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007850BF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22BE71C6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78042F6F" w14:textId="77777777" w:rsidTr="00651C30">
        <w:tc>
          <w:tcPr>
            <w:tcW w:w="992" w:type="dxa"/>
          </w:tcPr>
          <w:p w14:paraId="78ECB122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6</w:t>
            </w:r>
          </w:p>
        </w:tc>
        <w:tc>
          <w:tcPr>
            <w:tcW w:w="1135" w:type="dxa"/>
          </w:tcPr>
          <w:p w14:paraId="2B546674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Hole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lastRenderedPageBreak/>
              <w:t>like</w:t>
            </w:r>
          </w:p>
        </w:tc>
        <w:tc>
          <w:tcPr>
            <w:tcW w:w="992" w:type="dxa"/>
          </w:tcPr>
          <w:p w14:paraId="5FEB48C7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lastRenderedPageBreak/>
              <w:t>GOC</w:t>
            </w:r>
          </w:p>
        </w:tc>
        <w:tc>
          <w:tcPr>
            <w:tcW w:w="1417" w:type="dxa"/>
            <w:vAlign w:val="bottom"/>
          </w:tcPr>
          <w:p w14:paraId="6053F5EC" w14:textId="6D4B47F8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5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5</w:t>
            </w:r>
          </w:p>
        </w:tc>
        <w:tc>
          <w:tcPr>
            <w:tcW w:w="1418" w:type="dxa"/>
          </w:tcPr>
          <w:p w14:paraId="100E53B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10ADC243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75023BB5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71B997DF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16D92F61" w14:textId="77777777" w:rsidTr="00651C30">
        <w:tc>
          <w:tcPr>
            <w:tcW w:w="992" w:type="dxa"/>
          </w:tcPr>
          <w:p w14:paraId="539CA50B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lastRenderedPageBreak/>
              <w:t>17</w:t>
            </w:r>
          </w:p>
        </w:tc>
        <w:tc>
          <w:tcPr>
            <w:tcW w:w="1135" w:type="dxa"/>
          </w:tcPr>
          <w:p w14:paraId="3B746A3E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</w:tcPr>
          <w:p w14:paraId="7C1C9ECB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7104BC84" w14:textId="6C714EDB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</w:p>
        </w:tc>
        <w:tc>
          <w:tcPr>
            <w:tcW w:w="1418" w:type="dxa"/>
          </w:tcPr>
          <w:p w14:paraId="5DC10E0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52435EE2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7D9BDD1D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5F7E99A5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7884483D" w14:textId="77777777" w:rsidTr="00651C30">
        <w:tc>
          <w:tcPr>
            <w:tcW w:w="992" w:type="dxa"/>
          </w:tcPr>
          <w:p w14:paraId="24FB46F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8</w:t>
            </w:r>
          </w:p>
        </w:tc>
        <w:tc>
          <w:tcPr>
            <w:tcW w:w="1135" w:type="dxa"/>
          </w:tcPr>
          <w:p w14:paraId="56DDA048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</w:tcPr>
          <w:p w14:paraId="0F5AD95A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GOC</w:t>
            </w:r>
          </w:p>
        </w:tc>
        <w:tc>
          <w:tcPr>
            <w:tcW w:w="1417" w:type="dxa"/>
            <w:vAlign w:val="bottom"/>
          </w:tcPr>
          <w:p w14:paraId="2B511A74" w14:textId="43E006EB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3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3</w:t>
            </w:r>
          </w:p>
        </w:tc>
        <w:tc>
          <w:tcPr>
            <w:tcW w:w="1418" w:type="dxa"/>
          </w:tcPr>
          <w:p w14:paraId="617095ED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3734915F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76B9AF0B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4C7D286A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59B5B7F8" w14:textId="77777777" w:rsidTr="00651C30">
        <w:tc>
          <w:tcPr>
            <w:tcW w:w="992" w:type="dxa"/>
          </w:tcPr>
          <w:p w14:paraId="05D45548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9</w:t>
            </w:r>
          </w:p>
        </w:tc>
        <w:tc>
          <w:tcPr>
            <w:tcW w:w="1135" w:type="dxa"/>
          </w:tcPr>
          <w:p w14:paraId="3DD86E38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</w:tcPr>
          <w:p w14:paraId="330923A0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vAlign w:val="bottom"/>
          </w:tcPr>
          <w:p w14:paraId="00A87D55" w14:textId="44E2C921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4</w:t>
            </w:r>
          </w:p>
        </w:tc>
        <w:tc>
          <w:tcPr>
            <w:tcW w:w="1418" w:type="dxa"/>
          </w:tcPr>
          <w:p w14:paraId="5ADCCEF0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63FBBBB5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4B5CF0FC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4795D268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6541CCDA" w14:textId="77777777" w:rsidTr="00651C30">
        <w:tc>
          <w:tcPr>
            <w:tcW w:w="992" w:type="dxa"/>
          </w:tcPr>
          <w:p w14:paraId="2B5F9D48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0</w:t>
            </w:r>
          </w:p>
        </w:tc>
        <w:tc>
          <w:tcPr>
            <w:tcW w:w="1135" w:type="dxa"/>
          </w:tcPr>
          <w:p w14:paraId="0E21941F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Linear</w:t>
            </w:r>
          </w:p>
        </w:tc>
        <w:tc>
          <w:tcPr>
            <w:tcW w:w="992" w:type="dxa"/>
          </w:tcPr>
          <w:p w14:paraId="393C2F3F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GOC</w:t>
            </w:r>
          </w:p>
        </w:tc>
        <w:tc>
          <w:tcPr>
            <w:tcW w:w="1417" w:type="dxa"/>
            <w:vAlign w:val="bottom"/>
          </w:tcPr>
          <w:p w14:paraId="54ED5063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3</w:t>
            </w:r>
          </w:p>
        </w:tc>
        <w:tc>
          <w:tcPr>
            <w:tcW w:w="1418" w:type="dxa"/>
          </w:tcPr>
          <w:p w14:paraId="2F31D143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vAlign w:val="bottom"/>
          </w:tcPr>
          <w:p w14:paraId="2535D560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vAlign w:val="bottom"/>
          </w:tcPr>
          <w:p w14:paraId="1D479C25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</w:tcPr>
          <w:p w14:paraId="5F3DE9DE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  <w:tr w:rsidR="00651C30" w:rsidRPr="003A7D4B" w14:paraId="06BED824" w14:textId="77777777" w:rsidTr="00651C30">
        <w:tc>
          <w:tcPr>
            <w:tcW w:w="992" w:type="dxa"/>
            <w:tcBorders>
              <w:bottom w:val="single" w:sz="4" w:space="0" w:color="auto"/>
            </w:tcBorders>
          </w:tcPr>
          <w:p w14:paraId="285CB3EB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1</w:t>
            </w:r>
          </w:p>
        </w:tc>
        <w:tc>
          <w:tcPr>
            <w:tcW w:w="1135" w:type="dxa"/>
            <w:tcBorders>
              <w:bottom w:val="single" w:sz="4" w:space="0" w:color="auto"/>
            </w:tcBorders>
          </w:tcPr>
          <w:p w14:paraId="076F075B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Hole like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4979DE63" w14:textId="77777777" w:rsidR="0064438E" w:rsidRPr="003A7D4B" w:rsidRDefault="00784646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OC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bottom"/>
          </w:tcPr>
          <w:p w14:paraId="63555BDF" w14:textId="0FE6CA71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1</w:t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="003A7D4B"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sym w:font="Symbol" w:char="F0B4"/>
            </w:r>
            <w:r w:rsidR="003A7D4B"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.2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5CB26708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Fasting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bottom"/>
          </w:tcPr>
          <w:p w14:paraId="432782C3" w14:textId="77777777" w:rsidR="0064438E" w:rsidRPr="003A7D4B" w:rsidRDefault="0064438E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vAlign w:val="bottom"/>
          </w:tcPr>
          <w:p w14:paraId="5DD0390C" w14:textId="77777777" w:rsidR="0064438E" w:rsidRPr="003A7D4B" w:rsidRDefault="00231D4A" w:rsidP="003A7D4B">
            <w:pPr>
              <w:spacing w:line="360" w:lineRule="auto"/>
              <w:rPr>
                <w:rFonts w:ascii="Book Antiqua" w:eastAsia="宋体" w:hAnsi="Book Antiqua" w:cs="宋体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.5</w:t>
            </w:r>
          </w:p>
        </w:tc>
        <w:tc>
          <w:tcPr>
            <w:tcW w:w="2127" w:type="dxa"/>
            <w:tcBorders>
              <w:bottom w:val="single" w:sz="4" w:space="0" w:color="auto"/>
            </w:tcBorders>
          </w:tcPr>
          <w:p w14:paraId="182962C5" w14:textId="77777777" w:rsidR="0064438E" w:rsidRPr="003A7D4B" w:rsidRDefault="0064438E" w:rsidP="003A7D4B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Normal</w:t>
            </w:r>
          </w:p>
        </w:tc>
      </w:tr>
    </w:tbl>
    <w:p w14:paraId="7A289ED2" w14:textId="20CDA670" w:rsidR="004D2481" w:rsidRDefault="0064438E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NG tube: </w:t>
      </w:r>
      <w:r w:rsidR="003A7D4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Nasogastric 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>tube</w:t>
      </w:r>
      <w:r w:rsidR="003A7D4B" w:rsidRPr="003A7D4B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; </w:t>
      </w:r>
      <w:r w:rsidR="00784646" w:rsidRPr="003A7D4B">
        <w:rPr>
          <w:rFonts w:ascii="Book Antiqua" w:hAnsi="Book Antiqua"/>
          <w:bCs/>
          <w:color w:val="000000" w:themeColor="text1"/>
          <w:sz w:val="24"/>
          <w:szCs w:val="24"/>
        </w:rPr>
        <w:t>GOC</w:t>
      </w:r>
      <w:r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: </w:t>
      </w:r>
      <w:r w:rsidR="003A7D4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Gastric part of the </w:t>
      </w:r>
      <w:proofErr w:type="spellStart"/>
      <w:r w:rsidR="003A7D4B" w:rsidRPr="003A7D4B">
        <w:rPr>
          <w:rFonts w:ascii="Book Antiqua" w:hAnsi="Book Antiqua"/>
          <w:bCs/>
          <w:color w:val="000000" w:themeColor="text1"/>
          <w:sz w:val="24"/>
          <w:szCs w:val="24"/>
        </w:rPr>
        <w:t>cardia</w:t>
      </w:r>
      <w:proofErr w:type="spellEnd"/>
      <w:r w:rsidR="003A7D4B" w:rsidRPr="003A7D4B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; </w:t>
      </w:r>
      <w:r w:rsidR="00784646" w:rsidRPr="003A7D4B">
        <w:rPr>
          <w:rFonts w:ascii="Book Antiqua" w:hAnsi="Book Antiqua"/>
          <w:bCs/>
          <w:color w:val="000000" w:themeColor="text1"/>
          <w:sz w:val="24"/>
          <w:szCs w:val="24"/>
        </w:rPr>
        <w:t>EOC</w:t>
      </w:r>
      <w:r w:rsidR="003A7D4B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: Esophageal part of the </w:t>
      </w:r>
      <w:proofErr w:type="spellStart"/>
      <w:r w:rsidR="003A7D4B" w:rsidRPr="003A7D4B">
        <w:rPr>
          <w:rFonts w:ascii="Book Antiqua" w:hAnsi="Book Antiqua"/>
          <w:bCs/>
          <w:color w:val="000000" w:themeColor="text1"/>
          <w:sz w:val="24"/>
          <w:szCs w:val="24"/>
        </w:rPr>
        <w:t>cardia</w:t>
      </w:r>
      <w:proofErr w:type="spellEnd"/>
      <w:r w:rsidR="003A7D4B" w:rsidRPr="003A7D4B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; </w:t>
      </w:r>
      <w:r w:rsidR="00784646" w:rsidRPr="003A7D4B">
        <w:rPr>
          <w:rFonts w:ascii="Book Antiqua" w:hAnsi="Book Antiqua"/>
          <w:bCs/>
          <w:color w:val="000000" w:themeColor="text1"/>
          <w:sz w:val="24"/>
          <w:szCs w:val="24"/>
        </w:rPr>
        <w:t xml:space="preserve">BOC: Both gastric and esophageal parts of the </w:t>
      </w:r>
      <w:proofErr w:type="spellStart"/>
      <w:r w:rsidR="00784646" w:rsidRPr="003A7D4B">
        <w:rPr>
          <w:rFonts w:ascii="Book Antiqua" w:hAnsi="Book Antiqua"/>
          <w:bCs/>
          <w:color w:val="000000" w:themeColor="text1"/>
          <w:sz w:val="24"/>
          <w:szCs w:val="24"/>
        </w:rPr>
        <w:t>cardia</w:t>
      </w:r>
      <w:proofErr w:type="spellEnd"/>
      <w:r w:rsidR="00784646" w:rsidRPr="003A7D4B">
        <w:rPr>
          <w:rFonts w:ascii="Book Antiqua" w:hAnsi="Book Antiqua"/>
          <w:bCs/>
          <w:color w:val="000000" w:themeColor="text1"/>
          <w:sz w:val="24"/>
          <w:szCs w:val="24"/>
        </w:rPr>
        <w:t>.</w:t>
      </w:r>
    </w:p>
    <w:p w14:paraId="0C76CA04" w14:textId="77777777" w:rsidR="004D2481" w:rsidRDefault="004D2481">
      <w:pPr>
        <w:widowControl/>
        <w:jc w:val="left"/>
        <w:rPr>
          <w:rFonts w:ascii="Book Antiqua" w:hAnsi="Book Antiqua"/>
          <w:bCs/>
          <w:color w:val="000000" w:themeColor="text1"/>
          <w:sz w:val="24"/>
          <w:szCs w:val="24"/>
        </w:rPr>
      </w:pPr>
      <w:r>
        <w:rPr>
          <w:rFonts w:ascii="Book Antiqua" w:hAnsi="Book Antiqua"/>
          <w:bCs/>
          <w:color w:val="000000" w:themeColor="text1"/>
          <w:sz w:val="24"/>
          <w:szCs w:val="24"/>
        </w:rPr>
        <w:br w:type="page"/>
      </w:r>
    </w:p>
    <w:p w14:paraId="4430BF30" w14:textId="777B6253" w:rsidR="004D2481" w:rsidRPr="003A7D4B" w:rsidRDefault="004D2481" w:rsidP="004D2481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 xml:space="preserve">Table </w:t>
      </w:r>
      <w:r>
        <w:rPr>
          <w:rFonts w:ascii="Book Antiqua" w:hAnsi="Book Antiqua" w:hint="eastAsia"/>
          <w:b/>
          <w:bCs/>
          <w:color w:val="000000" w:themeColor="text1"/>
          <w:sz w:val="24"/>
          <w:szCs w:val="24"/>
        </w:rPr>
        <w:t>4</w:t>
      </w:r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Symptom relief, </w:t>
      </w:r>
      <w:proofErr w:type="spellStart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>manometry</w:t>
      </w:r>
      <w:proofErr w:type="spellEnd"/>
      <w:r w:rsidRPr="003A7D4B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outcomes, and reflux complications of the 21 patients who experienced mucosal penetration during </w:t>
      </w:r>
      <w:proofErr w:type="spellStart"/>
      <w:r w:rsidR="002D3F22" w:rsidRPr="002D3F22">
        <w:rPr>
          <w:rFonts w:ascii="Book Antiqua" w:hAnsi="Book Antiqua"/>
          <w:b/>
          <w:bCs/>
          <w:color w:val="000000" w:themeColor="text1"/>
          <w:sz w:val="24"/>
          <w:szCs w:val="24"/>
        </w:rPr>
        <w:t>peroral</w:t>
      </w:r>
      <w:proofErr w:type="spellEnd"/>
      <w:r w:rsidR="002D3F22" w:rsidRPr="002D3F22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="002D3F22" w:rsidRPr="002D3F22">
        <w:rPr>
          <w:rFonts w:ascii="Book Antiqua" w:hAnsi="Book Antiqua"/>
          <w:b/>
          <w:bCs/>
          <w:color w:val="000000" w:themeColor="text1"/>
          <w:sz w:val="24"/>
          <w:szCs w:val="24"/>
        </w:rPr>
        <w:t>myotomy</w:t>
      </w:r>
      <w:proofErr w:type="spellEnd"/>
    </w:p>
    <w:p w14:paraId="1D237612" w14:textId="77777777" w:rsidR="004D2481" w:rsidRPr="003A7D4B" w:rsidRDefault="004D2481" w:rsidP="004D2481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87"/>
        <w:gridCol w:w="2035"/>
      </w:tblGrid>
      <w:tr w:rsidR="004D2481" w:rsidRPr="003A7D4B" w14:paraId="258B7027" w14:textId="77777777" w:rsidTr="00D37097">
        <w:tc>
          <w:tcPr>
            <w:tcW w:w="6487" w:type="dxa"/>
            <w:tcBorders>
              <w:top w:val="single" w:sz="4" w:space="0" w:color="auto"/>
            </w:tcBorders>
          </w:tcPr>
          <w:p w14:paraId="74755E03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Follow-up period (months), median (range) </w:t>
            </w:r>
          </w:p>
        </w:tc>
        <w:tc>
          <w:tcPr>
            <w:tcW w:w="2035" w:type="dxa"/>
            <w:tcBorders>
              <w:top w:val="single" w:sz="4" w:space="0" w:color="auto"/>
            </w:tcBorders>
          </w:tcPr>
          <w:p w14:paraId="55A4923F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42.0 (</w:t>
            </w:r>
            <w:bookmarkStart w:id="67" w:name="OLE_LINK13"/>
            <w:bookmarkStart w:id="68" w:name="OLE_LINK14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9-</w:t>
            </w:r>
            <w:bookmarkEnd w:id="67"/>
            <w:bookmarkEnd w:id="68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62)</w:t>
            </w:r>
          </w:p>
        </w:tc>
      </w:tr>
      <w:tr w:rsidR="004D2481" w:rsidRPr="003A7D4B" w14:paraId="307FDD86" w14:textId="77777777" w:rsidTr="00D37097">
        <w:tc>
          <w:tcPr>
            <w:tcW w:w="6487" w:type="dxa"/>
          </w:tcPr>
          <w:p w14:paraId="715A45E8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Symptom relief</w:t>
            </w:r>
          </w:p>
        </w:tc>
        <w:tc>
          <w:tcPr>
            <w:tcW w:w="2035" w:type="dxa"/>
          </w:tcPr>
          <w:p w14:paraId="2F38C8E6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4D2481" w:rsidRPr="003A7D4B" w14:paraId="42DE7725" w14:textId="77777777" w:rsidTr="00D37097">
        <w:tc>
          <w:tcPr>
            <w:tcW w:w="6487" w:type="dxa"/>
          </w:tcPr>
          <w:p w14:paraId="34621979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ckardt</w:t>
            </w:r>
            <w:proofErr w:type="spellEnd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score, median (range)</w:t>
            </w:r>
          </w:p>
        </w:tc>
        <w:tc>
          <w:tcPr>
            <w:tcW w:w="2035" w:type="dxa"/>
          </w:tcPr>
          <w:p w14:paraId="32780ED9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4D2481" w:rsidRPr="003A7D4B" w14:paraId="164639A7" w14:textId="77777777" w:rsidTr="00D37097">
        <w:tc>
          <w:tcPr>
            <w:tcW w:w="6487" w:type="dxa"/>
          </w:tcPr>
          <w:p w14:paraId="6B8D97E3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Pre-treatment</w:t>
            </w:r>
          </w:p>
        </w:tc>
        <w:tc>
          <w:tcPr>
            <w:tcW w:w="2035" w:type="dxa"/>
          </w:tcPr>
          <w:p w14:paraId="3208CA50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5.0 (4-10)</w:t>
            </w:r>
          </w:p>
        </w:tc>
      </w:tr>
      <w:tr w:rsidR="004D2481" w:rsidRPr="003A7D4B" w14:paraId="7D60F223" w14:textId="77777777" w:rsidTr="00D37097">
        <w:tc>
          <w:tcPr>
            <w:tcW w:w="6487" w:type="dxa"/>
          </w:tcPr>
          <w:p w14:paraId="1F1E864D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Post-treatment</w:t>
            </w:r>
          </w:p>
        </w:tc>
        <w:tc>
          <w:tcPr>
            <w:tcW w:w="2035" w:type="dxa"/>
          </w:tcPr>
          <w:p w14:paraId="7112E826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.0 (0-4)</w:t>
            </w:r>
          </w:p>
        </w:tc>
      </w:tr>
      <w:tr w:rsidR="004D2481" w:rsidRPr="003A7D4B" w14:paraId="59BFA838" w14:textId="77777777" w:rsidTr="00D37097">
        <w:tc>
          <w:tcPr>
            <w:tcW w:w="6487" w:type="dxa"/>
          </w:tcPr>
          <w:p w14:paraId="0B361DFB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Pre/post-treatment difference value</w:t>
            </w:r>
          </w:p>
        </w:tc>
        <w:tc>
          <w:tcPr>
            <w:tcW w:w="2035" w:type="dxa"/>
          </w:tcPr>
          <w:p w14:paraId="3628E400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bookmarkStart w:id="69" w:name="OLE_LINK16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4.8 (1-9)</w:t>
            </w:r>
            <w:bookmarkEnd w:id="69"/>
          </w:p>
        </w:tc>
      </w:tr>
      <w:tr w:rsidR="004D2481" w:rsidRPr="003A7D4B" w14:paraId="3B951998" w14:textId="77777777" w:rsidTr="00D37097">
        <w:tc>
          <w:tcPr>
            <w:tcW w:w="6487" w:type="dxa"/>
          </w:tcPr>
          <w:p w14:paraId="28A54C7A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Treatment success (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Eckardt</w:t>
            </w:r>
            <w:proofErr w:type="spellEnd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score</w:t>
            </w:r>
            <w:r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≤</w:t>
            </w:r>
            <w:r w:rsidRPr="003A7D4B">
              <w:rPr>
                <w:rFonts w:ascii="Book Antiqua" w:hAnsi="Book Antiqua" w:hint="eastAsia"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3), </w:t>
            </w:r>
            <w:r w:rsidRPr="003A7D4B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2035" w:type="dxa"/>
          </w:tcPr>
          <w:p w14:paraId="6873BFE1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0 (95.2)</w:t>
            </w:r>
          </w:p>
        </w:tc>
      </w:tr>
      <w:tr w:rsidR="004D2481" w:rsidRPr="003A7D4B" w14:paraId="426866A8" w14:textId="77777777" w:rsidTr="00D37097">
        <w:tc>
          <w:tcPr>
            <w:tcW w:w="6487" w:type="dxa"/>
          </w:tcPr>
          <w:p w14:paraId="6203A38C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Manometry</w:t>
            </w:r>
            <w:proofErr w:type="spellEnd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outcomes</w:t>
            </w:r>
          </w:p>
        </w:tc>
        <w:tc>
          <w:tcPr>
            <w:tcW w:w="2035" w:type="dxa"/>
          </w:tcPr>
          <w:p w14:paraId="40A62F11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4D2481" w:rsidRPr="003A7D4B" w14:paraId="0705F701" w14:textId="77777777" w:rsidTr="00D37097">
        <w:tc>
          <w:tcPr>
            <w:tcW w:w="6487" w:type="dxa"/>
          </w:tcPr>
          <w:p w14:paraId="3A371FCF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Manometry</w:t>
            </w:r>
            <w:proofErr w:type="spellEnd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follow-up rate, </w:t>
            </w:r>
            <w:r w:rsidRPr="003A7D4B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2035" w:type="dxa"/>
          </w:tcPr>
          <w:p w14:paraId="6FCC2DCD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5 (71.4)</w:t>
            </w:r>
          </w:p>
        </w:tc>
      </w:tr>
      <w:tr w:rsidR="004D2481" w:rsidRPr="003A7D4B" w14:paraId="3CD89DAF" w14:textId="77777777" w:rsidTr="00D37097">
        <w:tc>
          <w:tcPr>
            <w:tcW w:w="6487" w:type="dxa"/>
          </w:tcPr>
          <w:p w14:paraId="0AE199A3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Lower esophageal sphincter (LES) pressure (mmHg), median (range) </w:t>
            </w:r>
          </w:p>
        </w:tc>
        <w:tc>
          <w:tcPr>
            <w:tcW w:w="2035" w:type="dxa"/>
          </w:tcPr>
          <w:p w14:paraId="0BCFC581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4D2481" w:rsidRPr="003A7D4B" w14:paraId="74335E0F" w14:textId="77777777" w:rsidTr="00D37097">
        <w:tc>
          <w:tcPr>
            <w:tcW w:w="6487" w:type="dxa"/>
          </w:tcPr>
          <w:p w14:paraId="5D2628C6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Pre-treatment</w:t>
            </w:r>
          </w:p>
        </w:tc>
        <w:tc>
          <w:tcPr>
            <w:tcW w:w="2035" w:type="dxa"/>
          </w:tcPr>
          <w:p w14:paraId="1BF72AD8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31.9 (21.9-67.1)</w:t>
            </w:r>
          </w:p>
        </w:tc>
      </w:tr>
      <w:tr w:rsidR="004D2481" w:rsidRPr="003A7D4B" w14:paraId="7A7A1AA4" w14:textId="77777777" w:rsidTr="00D37097">
        <w:tc>
          <w:tcPr>
            <w:tcW w:w="6487" w:type="dxa"/>
          </w:tcPr>
          <w:p w14:paraId="71AC4B20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Post-treatment</w:t>
            </w:r>
          </w:p>
        </w:tc>
        <w:tc>
          <w:tcPr>
            <w:tcW w:w="2035" w:type="dxa"/>
          </w:tcPr>
          <w:p w14:paraId="79CAF731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0.3 (</w:t>
            </w:r>
            <w:bookmarkStart w:id="70" w:name="OLE_LINK17"/>
            <w:bookmarkStart w:id="71" w:name="OLE_LINK18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6.0-41.</w:t>
            </w:r>
            <w:bookmarkEnd w:id="70"/>
            <w:bookmarkEnd w:id="71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0)</w:t>
            </w:r>
          </w:p>
        </w:tc>
      </w:tr>
      <w:tr w:rsidR="004D2481" w:rsidRPr="003A7D4B" w14:paraId="0DECA111" w14:textId="77777777" w:rsidTr="00D37097">
        <w:tc>
          <w:tcPr>
            <w:tcW w:w="6487" w:type="dxa"/>
          </w:tcPr>
          <w:p w14:paraId="395D11EB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Pre/post-treatment difference value</w:t>
            </w:r>
          </w:p>
        </w:tc>
        <w:tc>
          <w:tcPr>
            <w:tcW w:w="2035" w:type="dxa"/>
          </w:tcPr>
          <w:p w14:paraId="42854674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4.1 (9.6-35.2)</w:t>
            </w:r>
          </w:p>
        </w:tc>
      </w:tr>
      <w:tr w:rsidR="004D2481" w:rsidRPr="003A7D4B" w14:paraId="56005D5F" w14:textId="77777777" w:rsidTr="00D37097">
        <w:tc>
          <w:tcPr>
            <w:tcW w:w="6487" w:type="dxa"/>
          </w:tcPr>
          <w:p w14:paraId="49EBC33F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ost-POEM esophagitis on EGD</w:t>
            </w:r>
          </w:p>
        </w:tc>
        <w:tc>
          <w:tcPr>
            <w:tcW w:w="2035" w:type="dxa"/>
          </w:tcPr>
          <w:p w14:paraId="74AE18F5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4D2481" w:rsidRPr="003A7D4B" w14:paraId="5D13A944" w14:textId="77777777" w:rsidTr="00D37097">
        <w:tc>
          <w:tcPr>
            <w:tcW w:w="6487" w:type="dxa"/>
          </w:tcPr>
          <w:p w14:paraId="670AF4C7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LA-A</w:t>
            </w:r>
          </w:p>
        </w:tc>
        <w:tc>
          <w:tcPr>
            <w:tcW w:w="2035" w:type="dxa"/>
          </w:tcPr>
          <w:p w14:paraId="2A5D6C62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</w:t>
            </w:r>
          </w:p>
        </w:tc>
      </w:tr>
      <w:tr w:rsidR="004D2481" w:rsidRPr="003A7D4B" w14:paraId="49DD9291" w14:textId="77777777" w:rsidTr="00D37097">
        <w:tc>
          <w:tcPr>
            <w:tcW w:w="6487" w:type="dxa"/>
          </w:tcPr>
          <w:p w14:paraId="56518259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 LA-B</w:t>
            </w:r>
          </w:p>
        </w:tc>
        <w:tc>
          <w:tcPr>
            <w:tcW w:w="2035" w:type="dxa"/>
          </w:tcPr>
          <w:p w14:paraId="100278B6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2</w:t>
            </w:r>
          </w:p>
        </w:tc>
      </w:tr>
      <w:tr w:rsidR="004D2481" w:rsidRPr="003A7D4B" w14:paraId="2C67E635" w14:textId="77777777" w:rsidTr="00D37097">
        <w:tc>
          <w:tcPr>
            <w:tcW w:w="6487" w:type="dxa"/>
          </w:tcPr>
          <w:p w14:paraId="544CA435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Overall, </w:t>
            </w:r>
            <w:r w:rsidRPr="003A7D4B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2035" w:type="dxa"/>
          </w:tcPr>
          <w:p w14:paraId="1B4475CC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3 (14.3)</w:t>
            </w:r>
          </w:p>
        </w:tc>
      </w:tr>
      <w:tr w:rsidR="004D2481" w:rsidRPr="003A7D4B" w14:paraId="6CC78218" w14:textId="77777777" w:rsidTr="00D37097">
        <w:tc>
          <w:tcPr>
            <w:tcW w:w="6487" w:type="dxa"/>
          </w:tcPr>
          <w:p w14:paraId="28F74397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Gas-related complications</w:t>
            </w:r>
            <w:r w:rsidRPr="003A7D4B">
              <w:rPr>
                <w:rFonts w:ascii="Book Antiqua" w:hAnsi="Book Antiqua" w:hint="eastAsia"/>
                <w:b/>
                <w:color w:val="000000" w:themeColor="text1"/>
                <w:sz w:val="24"/>
                <w:szCs w:val="24"/>
              </w:rPr>
              <w:t xml:space="preserve">, </w:t>
            </w:r>
            <w:r w:rsidRPr="003A7D4B">
              <w:rPr>
                <w:rFonts w:ascii="Book Antiqua" w:hAnsi="Book Antiqua"/>
                <w:b/>
                <w:i/>
                <w:color w:val="000000" w:themeColor="text1"/>
                <w:sz w:val="24"/>
                <w:szCs w:val="24"/>
              </w:rPr>
              <w:t>n</w:t>
            </w:r>
            <w:r w:rsidRPr="003A7D4B">
              <w:rPr>
                <w:rFonts w:ascii="Book Antiqua" w:hAnsi="Book Antiqua" w:hint="eastAsia"/>
                <w:b/>
                <w:i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2035" w:type="dxa"/>
          </w:tcPr>
          <w:p w14:paraId="30E8C482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ab/>
            </w:r>
          </w:p>
        </w:tc>
      </w:tr>
      <w:tr w:rsidR="004D2481" w:rsidRPr="003A7D4B" w14:paraId="6B74EDF1" w14:textId="77777777" w:rsidTr="00D37097">
        <w:tc>
          <w:tcPr>
            <w:tcW w:w="6487" w:type="dxa"/>
          </w:tcPr>
          <w:p w14:paraId="3CD6CEE0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neumothorax</w:t>
            </w:r>
          </w:p>
        </w:tc>
        <w:tc>
          <w:tcPr>
            <w:tcW w:w="2035" w:type="dxa"/>
          </w:tcPr>
          <w:p w14:paraId="17CB4078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</w:t>
            </w:r>
          </w:p>
        </w:tc>
      </w:tr>
      <w:tr w:rsidR="004D2481" w:rsidRPr="003A7D4B" w14:paraId="7C9C23DA" w14:textId="77777777" w:rsidTr="00D37097">
        <w:tc>
          <w:tcPr>
            <w:tcW w:w="6487" w:type="dxa"/>
          </w:tcPr>
          <w:p w14:paraId="7FD93926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neumoperitoneum</w:t>
            </w:r>
            <w:proofErr w:type="spellEnd"/>
          </w:p>
        </w:tc>
        <w:tc>
          <w:tcPr>
            <w:tcW w:w="2035" w:type="dxa"/>
          </w:tcPr>
          <w:p w14:paraId="4B7257B9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</w:t>
            </w:r>
          </w:p>
        </w:tc>
      </w:tr>
      <w:tr w:rsidR="004D2481" w:rsidRPr="003A7D4B" w14:paraId="0C8CE643" w14:textId="77777777" w:rsidTr="00D37097">
        <w:tc>
          <w:tcPr>
            <w:tcW w:w="6487" w:type="dxa"/>
          </w:tcPr>
          <w:p w14:paraId="0D18659F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Pneumomediastinum</w:t>
            </w:r>
            <w:proofErr w:type="spellEnd"/>
          </w:p>
        </w:tc>
        <w:tc>
          <w:tcPr>
            <w:tcW w:w="2035" w:type="dxa"/>
          </w:tcPr>
          <w:p w14:paraId="7BFF4F2A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1</w:t>
            </w:r>
          </w:p>
        </w:tc>
      </w:tr>
      <w:tr w:rsidR="004D2481" w:rsidRPr="003A7D4B" w14:paraId="55B33269" w14:textId="77777777" w:rsidTr="00D37097">
        <w:tc>
          <w:tcPr>
            <w:tcW w:w="6487" w:type="dxa"/>
            <w:tcBorders>
              <w:bottom w:val="single" w:sz="4" w:space="0" w:color="auto"/>
            </w:tcBorders>
          </w:tcPr>
          <w:p w14:paraId="146A5050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</w:t>
            </w: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Overall</w:t>
            </w:r>
          </w:p>
        </w:tc>
        <w:tc>
          <w:tcPr>
            <w:tcW w:w="2035" w:type="dxa"/>
            <w:tcBorders>
              <w:bottom w:val="single" w:sz="4" w:space="0" w:color="auto"/>
            </w:tcBorders>
          </w:tcPr>
          <w:p w14:paraId="4D97DAD6" w14:textId="77777777" w:rsidR="004D2481" w:rsidRPr="003A7D4B" w:rsidRDefault="004D2481" w:rsidP="00D37097">
            <w:pPr>
              <w:spacing w:line="360" w:lineRule="auto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A7D4B">
              <w:rPr>
                <w:rFonts w:ascii="Book Antiqua" w:hAnsi="Book Antiqua"/>
                <w:color w:val="000000" w:themeColor="text1"/>
                <w:sz w:val="24"/>
                <w:szCs w:val="24"/>
              </w:rPr>
              <w:t>3</w:t>
            </w:r>
          </w:p>
        </w:tc>
      </w:tr>
    </w:tbl>
    <w:p w14:paraId="3E42B95B" w14:textId="582140BB" w:rsidR="00784646" w:rsidRPr="002D3F22" w:rsidRDefault="002D3F22" w:rsidP="003A7D4B">
      <w:pPr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>
        <w:rPr>
          <w:rFonts w:ascii="Book Antiqua" w:hAnsi="Book Antiqua"/>
          <w:color w:val="000000" w:themeColor="text1"/>
          <w:sz w:val="24"/>
          <w:szCs w:val="24"/>
        </w:rPr>
        <w:t>POEM</w:t>
      </w:r>
      <w:r>
        <w:rPr>
          <w:rFonts w:ascii="Book Antiqua" w:hAnsi="Book Antiqua" w:hint="eastAsia"/>
          <w:color w:val="000000" w:themeColor="text1"/>
          <w:sz w:val="24"/>
          <w:szCs w:val="24"/>
        </w:rPr>
        <w:t xml:space="preserve">: </w:t>
      </w:r>
      <w:proofErr w:type="spellStart"/>
      <w:r w:rsidRPr="002D3F22">
        <w:rPr>
          <w:rFonts w:ascii="Book Antiqua" w:hAnsi="Book Antiqua"/>
          <w:bCs/>
          <w:color w:val="000000" w:themeColor="text1"/>
          <w:sz w:val="24"/>
          <w:szCs w:val="24"/>
        </w:rPr>
        <w:t>Peroral</w:t>
      </w:r>
      <w:proofErr w:type="spellEnd"/>
      <w:r w:rsidRPr="002D3F22">
        <w:rPr>
          <w:rFonts w:ascii="Book Antiqua" w:hAnsi="Book Antiqua"/>
          <w:bCs/>
          <w:color w:val="000000" w:themeColor="text1"/>
          <w:sz w:val="24"/>
          <w:szCs w:val="24"/>
        </w:rPr>
        <w:t xml:space="preserve"> endoscopic </w:t>
      </w:r>
      <w:proofErr w:type="spellStart"/>
      <w:r w:rsidRPr="002D3F22">
        <w:rPr>
          <w:rFonts w:ascii="Book Antiqua" w:hAnsi="Book Antiqua"/>
          <w:bCs/>
          <w:color w:val="000000" w:themeColor="text1"/>
          <w:sz w:val="24"/>
          <w:szCs w:val="24"/>
        </w:rPr>
        <w:t>myotomy</w:t>
      </w:r>
      <w:proofErr w:type="spellEnd"/>
      <w:r>
        <w:rPr>
          <w:rFonts w:ascii="Book Antiqua" w:hAnsi="Book Antiqua" w:hint="eastAsia"/>
          <w:bCs/>
          <w:color w:val="000000" w:themeColor="text1"/>
          <w:sz w:val="24"/>
          <w:szCs w:val="24"/>
        </w:rPr>
        <w:t>;</w:t>
      </w:r>
      <w:r w:rsidRPr="002D3F22">
        <w:rPr>
          <w:rFonts w:ascii="Book Antiqua" w:hAnsi="Book Antiqua"/>
          <w:bCs/>
          <w:color w:val="000000" w:themeColor="text1"/>
          <w:sz w:val="24"/>
          <w:szCs w:val="24"/>
        </w:rPr>
        <w:t xml:space="preserve"> EGD</w:t>
      </w:r>
      <w:r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: </w:t>
      </w:r>
      <w:r w:rsidRPr="002D3F22">
        <w:rPr>
          <w:rFonts w:ascii="Book Antiqua" w:hAnsi="Book Antiqua"/>
          <w:bCs/>
          <w:color w:val="000000" w:themeColor="text1"/>
          <w:sz w:val="24"/>
          <w:szCs w:val="24"/>
        </w:rPr>
        <w:t>Esophagogastroduodenoscopy</w:t>
      </w:r>
      <w:r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; </w:t>
      </w:r>
      <w:r w:rsidR="004D2481" w:rsidRPr="003A7D4B">
        <w:rPr>
          <w:rFonts w:ascii="Book Antiqua" w:hAnsi="Book Antiqua"/>
          <w:bCs/>
          <w:color w:val="000000" w:themeColor="text1"/>
          <w:sz w:val="24"/>
          <w:szCs w:val="24"/>
        </w:rPr>
        <w:t>LA-A: Los Angeles classification A</w:t>
      </w:r>
      <w:r w:rsidR="004D2481" w:rsidRPr="003A7D4B"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; </w:t>
      </w:r>
      <w:r w:rsidR="004D2481" w:rsidRPr="003A7D4B">
        <w:rPr>
          <w:rFonts w:ascii="Book Antiqua" w:hAnsi="Book Antiqua"/>
          <w:bCs/>
          <w:color w:val="000000" w:themeColor="text1"/>
          <w:sz w:val="24"/>
          <w:szCs w:val="24"/>
        </w:rPr>
        <w:t>LA-B: Los Angeles classification B</w:t>
      </w:r>
      <w:r w:rsidR="004D2481" w:rsidRPr="003A7D4B">
        <w:rPr>
          <w:rFonts w:ascii="Book Antiqua" w:hAnsi="Book Antiqua" w:hint="eastAsia"/>
          <w:bCs/>
          <w:color w:val="000000" w:themeColor="text1"/>
          <w:sz w:val="24"/>
          <w:szCs w:val="24"/>
        </w:rPr>
        <w:t>.</w:t>
      </w:r>
      <w:r>
        <w:rPr>
          <w:rFonts w:ascii="Book Antiqua" w:hAnsi="Book Antiqua" w:hint="eastAsia"/>
          <w:bCs/>
          <w:color w:val="000000" w:themeColor="text1"/>
          <w:sz w:val="24"/>
          <w:szCs w:val="24"/>
        </w:rPr>
        <w:t xml:space="preserve"> </w:t>
      </w:r>
    </w:p>
    <w:sectPr w:rsidR="00784646" w:rsidRPr="002D3F2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3EB8C4F" w15:done="0"/>
  <w15:commentEx w15:paraId="5D05B71B" w15:done="0"/>
  <w15:commentEx w15:paraId="15B763FC" w15:done="0"/>
  <w15:commentEx w15:paraId="55B96452" w15:done="0"/>
  <w15:commentEx w15:paraId="308D7FD4" w15:done="0"/>
  <w15:commentEx w15:paraId="43E2C961" w15:done="0"/>
  <w15:commentEx w15:paraId="0B3CDDD5" w15:done="0"/>
  <w15:commentEx w15:paraId="6BB9A845" w15:done="0"/>
  <w15:commentEx w15:paraId="4A177419" w15:done="0"/>
  <w15:commentEx w15:paraId="0BA641B6" w15:done="0"/>
  <w15:commentEx w15:paraId="4DE2D65D" w15:done="0"/>
  <w15:commentEx w15:paraId="03F03F71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1E7F6EA" w14:textId="77777777" w:rsidR="00433DCA" w:rsidRDefault="00433DCA" w:rsidP="00543354">
      <w:r>
        <w:separator/>
      </w:r>
    </w:p>
  </w:endnote>
  <w:endnote w:type="continuationSeparator" w:id="0">
    <w:p w14:paraId="42BED69D" w14:textId="77777777" w:rsidR="00433DCA" w:rsidRDefault="00433DCA" w:rsidP="005433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Mangal">
    <w:panose1 w:val="000000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89E318A" w14:textId="77777777" w:rsidR="00433DCA" w:rsidRDefault="00433DCA" w:rsidP="00543354">
      <w:r>
        <w:separator/>
      </w:r>
    </w:p>
  </w:footnote>
  <w:footnote w:type="continuationSeparator" w:id="0">
    <w:p w14:paraId="39F1B27D" w14:textId="77777777" w:rsidR="00433DCA" w:rsidRDefault="00433DCA" w:rsidP="00543354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">
    <w15:presenceInfo w15:providerId="None" w15:userId="m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z5rsdrrovr291e9epeve2ao0zvxv2e92wd0&quot;&gt;My EndNote Library&lt;record-ids&gt;&lt;item&gt;15&lt;/item&gt;&lt;item&gt;30&lt;/item&gt;&lt;item&gt;47&lt;/item&gt;&lt;item&gt;48&lt;/item&gt;&lt;item&gt;49&lt;/item&gt;&lt;item&gt;50&lt;/item&gt;&lt;item&gt;51&lt;/item&gt;&lt;item&gt;52&lt;/item&gt;&lt;item&gt;53&lt;/item&gt;&lt;item&gt;54&lt;/item&gt;&lt;item&gt;55&lt;/item&gt;&lt;item&gt;75&lt;/item&gt;&lt;item&gt;76&lt;/item&gt;&lt;item&gt;77&lt;/item&gt;&lt;item&gt;78&lt;/item&gt;&lt;item&gt;79&lt;/item&gt;&lt;item&gt;80&lt;/item&gt;&lt;item&gt;81&lt;/item&gt;&lt;/record-ids&gt;&lt;/item&gt;&lt;/Libraries&gt;"/>
  </w:docVars>
  <w:rsids>
    <w:rsidRoot w:val="00FA55E2"/>
    <w:rsid w:val="00005441"/>
    <w:rsid w:val="000066C1"/>
    <w:rsid w:val="00014023"/>
    <w:rsid w:val="000203A7"/>
    <w:rsid w:val="0002314A"/>
    <w:rsid w:val="0003049D"/>
    <w:rsid w:val="000318C4"/>
    <w:rsid w:val="000330F9"/>
    <w:rsid w:val="000365DA"/>
    <w:rsid w:val="00037713"/>
    <w:rsid w:val="00042024"/>
    <w:rsid w:val="000447DD"/>
    <w:rsid w:val="00061901"/>
    <w:rsid w:val="00061FF4"/>
    <w:rsid w:val="00071D8F"/>
    <w:rsid w:val="000725F7"/>
    <w:rsid w:val="0007362E"/>
    <w:rsid w:val="00073C93"/>
    <w:rsid w:val="00075D26"/>
    <w:rsid w:val="0007771C"/>
    <w:rsid w:val="00082607"/>
    <w:rsid w:val="000833F6"/>
    <w:rsid w:val="000904E2"/>
    <w:rsid w:val="00097AF6"/>
    <w:rsid w:val="000A7AAD"/>
    <w:rsid w:val="000B1558"/>
    <w:rsid w:val="000B4C4D"/>
    <w:rsid w:val="000C10F3"/>
    <w:rsid w:val="000C76AD"/>
    <w:rsid w:val="000D05B8"/>
    <w:rsid w:val="000D5DD5"/>
    <w:rsid w:val="000D6B8B"/>
    <w:rsid w:val="000E07CD"/>
    <w:rsid w:val="000E2575"/>
    <w:rsid w:val="000E5168"/>
    <w:rsid w:val="000E5471"/>
    <w:rsid w:val="000F00C1"/>
    <w:rsid w:val="000F371F"/>
    <w:rsid w:val="000F52DD"/>
    <w:rsid w:val="000F552C"/>
    <w:rsid w:val="001040F9"/>
    <w:rsid w:val="00107271"/>
    <w:rsid w:val="00111617"/>
    <w:rsid w:val="00113492"/>
    <w:rsid w:val="00131DA3"/>
    <w:rsid w:val="00134054"/>
    <w:rsid w:val="00134DCC"/>
    <w:rsid w:val="00137A5F"/>
    <w:rsid w:val="0014230C"/>
    <w:rsid w:val="00143947"/>
    <w:rsid w:val="00144D1D"/>
    <w:rsid w:val="00150A63"/>
    <w:rsid w:val="00150C58"/>
    <w:rsid w:val="00150DA6"/>
    <w:rsid w:val="001523CE"/>
    <w:rsid w:val="0015554A"/>
    <w:rsid w:val="00171CD5"/>
    <w:rsid w:val="00173D28"/>
    <w:rsid w:val="0017624C"/>
    <w:rsid w:val="001818BC"/>
    <w:rsid w:val="00184648"/>
    <w:rsid w:val="001945D4"/>
    <w:rsid w:val="001956DD"/>
    <w:rsid w:val="001957E0"/>
    <w:rsid w:val="00197A11"/>
    <w:rsid w:val="001A249E"/>
    <w:rsid w:val="001A547B"/>
    <w:rsid w:val="001A6B65"/>
    <w:rsid w:val="001B1AB9"/>
    <w:rsid w:val="001C2905"/>
    <w:rsid w:val="001C37FB"/>
    <w:rsid w:val="001C4ACE"/>
    <w:rsid w:val="001C5817"/>
    <w:rsid w:val="001C60B7"/>
    <w:rsid w:val="001C619D"/>
    <w:rsid w:val="001C7848"/>
    <w:rsid w:val="001C7E10"/>
    <w:rsid w:val="001E14E9"/>
    <w:rsid w:val="001E4C37"/>
    <w:rsid w:val="001F243E"/>
    <w:rsid w:val="001F48E2"/>
    <w:rsid w:val="002123E4"/>
    <w:rsid w:val="002128DA"/>
    <w:rsid w:val="00212FF6"/>
    <w:rsid w:val="002175AD"/>
    <w:rsid w:val="00221F5D"/>
    <w:rsid w:val="00231D4A"/>
    <w:rsid w:val="00235A30"/>
    <w:rsid w:val="00241C8B"/>
    <w:rsid w:val="0025082A"/>
    <w:rsid w:val="0025102E"/>
    <w:rsid w:val="00253E95"/>
    <w:rsid w:val="00281CAE"/>
    <w:rsid w:val="0028518E"/>
    <w:rsid w:val="00285531"/>
    <w:rsid w:val="00290949"/>
    <w:rsid w:val="00291EAE"/>
    <w:rsid w:val="00292D86"/>
    <w:rsid w:val="00292FE6"/>
    <w:rsid w:val="00293E66"/>
    <w:rsid w:val="00294C19"/>
    <w:rsid w:val="002A0165"/>
    <w:rsid w:val="002A1C92"/>
    <w:rsid w:val="002A47FB"/>
    <w:rsid w:val="002B2D43"/>
    <w:rsid w:val="002B480E"/>
    <w:rsid w:val="002C0A48"/>
    <w:rsid w:val="002C5F45"/>
    <w:rsid w:val="002D1C14"/>
    <w:rsid w:val="002D3F22"/>
    <w:rsid w:val="002E0BAD"/>
    <w:rsid w:val="002E31A7"/>
    <w:rsid w:val="002E7EBE"/>
    <w:rsid w:val="002F2676"/>
    <w:rsid w:val="002F3ABE"/>
    <w:rsid w:val="002F63EE"/>
    <w:rsid w:val="002F6455"/>
    <w:rsid w:val="0030252B"/>
    <w:rsid w:val="00302FAC"/>
    <w:rsid w:val="00311599"/>
    <w:rsid w:val="00312E04"/>
    <w:rsid w:val="00317B38"/>
    <w:rsid w:val="0032133B"/>
    <w:rsid w:val="00321DBB"/>
    <w:rsid w:val="00322639"/>
    <w:rsid w:val="00323E6C"/>
    <w:rsid w:val="003264E8"/>
    <w:rsid w:val="0033472F"/>
    <w:rsid w:val="0033603D"/>
    <w:rsid w:val="003366C7"/>
    <w:rsid w:val="003375CD"/>
    <w:rsid w:val="00344E1A"/>
    <w:rsid w:val="003452A7"/>
    <w:rsid w:val="00346180"/>
    <w:rsid w:val="0035238B"/>
    <w:rsid w:val="00353581"/>
    <w:rsid w:val="0036430C"/>
    <w:rsid w:val="003705EA"/>
    <w:rsid w:val="00373189"/>
    <w:rsid w:val="00373631"/>
    <w:rsid w:val="00374F97"/>
    <w:rsid w:val="003765DC"/>
    <w:rsid w:val="00376A62"/>
    <w:rsid w:val="00380674"/>
    <w:rsid w:val="00380B2C"/>
    <w:rsid w:val="00384584"/>
    <w:rsid w:val="003850C3"/>
    <w:rsid w:val="00385A8A"/>
    <w:rsid w:val="0039097E"/>
    <w:rsid w:val="0039457A"/>
    <w:rsid w:val="003954E5"/>
    <w:rsid w:val="003A2633"/>
    <w:rsid w:val="003A7D4B"/>
    <w:rsid w:val="003B1FF6"/>
    <w:rsid w:val="003C1AFD"/>
    <w:rsid w:val="003C7231"/>
    <w:rsid w:val="003D1AE9"/>
    <w:rsid w:val="003D2D0F"/>
    <w:rsid w:val="003E1FD9"/>
    <w:rsid w:val="003E7665"/>
    <w:rsid w:val="003F2A86"/>
    <w:rsid w:val="003F3EB9"/>
    <w:rsid w:val="003F617A"/>
    <w:rsid w:val="00403C4D"/>
    <w:rsid w:val="0040567B"/>
    <w:rsid w:val="004065B5"/>
    <w:rsid w:val="004071A8"/>
    <w:rsid w:val="00415A91"/>
    <w:rsid w:val="00416249"/>
    <w:rsid w:val="00422D79"/>
    <w:rsid w:val="00430AB3"/>
    <w:rsid w:val="00433DCA"/>
    <w:rsid w:val="004368EB"/>
    <w:rsid w:val="00442260"/>
    <w:rsid w:val="004466F0"/>
    <w:rsid w:val="0045040D"/>
    <w:rsid w:val="00451262"/>
    <w:rsid w:val="00453B44"/>
    <w:rsid w:val="00454A18"/>
    <w:rsid w:val="004624D3"/>
    <w:rsid w:val="00465B90"/>
    <w:rsid w:val="00472E04"/>
    <w:rsid w:val="00474B56"/>
    <w:rsid w:val="00474D7F"/>
    <w:rsid w:val="004750F3"/>
    <w:rsid w:val="0047677A"/>
    <w:rsid w:val="00477DF6"/>
    <w:rsid w:val="00480CF3"/>
    <w:rsid w:val="004839D7"/>
    <w:rsid w:val="004846DD"/>
    <w:rsid w:val="00484C7F"/>
    <w:rsid w:val="00493825"/>
    <w:rsid w:val="00493E1C"/>
    <w:rsid w:val="004A65E4"/>
    <w:rsid w:val="004B1565"/>
    <w:rsid w:val="004B355E"/>
    <w:rsid w:val="004B3F6F"/>
    <w:rsid w:val="004B41B5"/>
    <w:rsid w:val="004B6210"/>
    <w:rsid w:val="004C1886"/>
    <w:rsid w:val="004C4F6E"/>
    <w:rsid w:val="004D2481"/>
    <w:rsid w:val="004D39B6"/>
    <w:rsid w:val="004D5FB5"/>
    <w:rsid w:val="004E0563"/>
    <w:rsid w:val="004E0BC8"/>
    <w:rsid w:val="004E70E4"/>
    <w:rsid w:val="004E7F2E"/>
    <w:rsid w:val="004F0747"/>
    <w:rsid w:val="004F0F10"/>
    <w:rsid w:val="004F1369"/>
    <w:rsid w:val="004F5F3F"/>
    <w:rsid w:val="004F683D"/>
    <w:rsid w:val="004F6D7E"/>
    <w:rsid w:val="004F6EE4"/>
    <w:rsid w:val="00501100"/>
    <w:rsid w:val="00505F16"/>
    <w:rsid w:val="00510C52"/>
    <w:rsid w:val="00510C84"/>
    <w:rsid w:val="00511B52"/>
    <w:rsid w:val="005213E9"/>
    <w:rsid w:val="00521FD9"/>
    <w:rsid w:val="00523419"/>
    <w:rsid w:val="00525F82"/>
    <w:rsid w:val="00526B75"/>
    <w:rsid w:val="00534165"/>
    <w:rsid w:val="00540F00"/>
    <w:rsid w:val="00542952"/>
    <w:rsid w:val="00543354"/>
    <w:rsid w:val="00547B99"/>
    <w:rsid w:val="005517C9"/>
    <w:rsid w:val="00555386"/>
    <w:rsid w:val="00556231"/>
    <w:rsid w:val="005577E8"/>
    <w:rsid w:val="005619AB"/>
    <w:rsid w:val="0057592C"/>
    <w:rsid w:val="00576F67"/>
    <w:rsid w:val="005806DA"/>
    <w:rsid w:val="005840A6"/>
    <w:rsid w:val="00585887"/>
    <w:rsid w:val="005873F7"/>
    <w:rsid w:val="00591960"/>
    <w:rsid w:val="00591C15"/>
    <w:rsid w:val="00593B3A"/>
    <w:rsid w:val="00595DDC"/>
    <w:rsid w:val="0059667F"/>
    <w:rsid w:val="00596894"/>
    <w:rsid w:val="005A6348"/>
    <w:rsid w:val="005C14FE"/>
    <w:rsid w:val="005C22A2"/>
    <w:rsid w:val="005C67BC"/>
    <w:rsid w:val="005D5554"/>
    <w:rsid w:val="005D79E4"/>
    <w:rsid w:val="005E48E7"/>
    <w:rsid w:val="005E72D6"/>
    <w:rsid w:val="005F12F5"/>
    <w:rsid w:val="005F5E55"/>
    <w:rsid w:val="005F7B93"/>
    <w:rsid w:val="00611FF0"/>
    <w:rsid w:val="006147A3"/>
    <w:rsid w:val="00616C13"/>
    <w:rsid w:val="00616E23"/>
    <w:rsid w:val="00620B46"/>
    <w:rsid w:val="006259BD"/>
    <w:rsid w:val="00625DCC"/>
    <w:rsid w:val="00630FCE"/>
    <w:rsid w:val="00633E2A"/>
    <w:rsid w:val="00640E88"/>
    <w:rsid w:val="0064438E"/>
    <w:rsid w:val="00651C30"/>
    <w:rsid w:val="006528AB"/>
    <w:rsid w:val="006548B1"/>
    <w:rsid w:val="00655CB2"/>
    <w:rsid w:val="006740B6"/>
    <w:rsid w:val="00676E27"/>
    <w:rsid w:val="00677064"/>
    <w:rsid w:val="00682298"/>
    <w:rsid w:val="0068695E"/>
    <w:rsid w:val="00687051"/>
    <w:rsid w:val="00691701"/>
    <w:rsid w:val="00696506"/>
    <w:rsid w:val="006A3B67"/>
    <w:rsid w:val="006A4B22"/>
    <w:rsid w:val="006B1D6B"/>
    <w:rsid w:val="006B1F2E"/>
    <w:rsid w:val="006B65AC"/>
    <w:rsid w:val="006B6F22"/>
    <w:rsid w:val="006C17C4"/>
    <w:rsid w:val="006D3FE3"/>
    <w:rsid w:val="006E1D1C"/>
    <w:rsid w:val="006F3E4C"/>
    <w:rsid w:val="006F4931"/>
    <w:rsid w:val="007004B6"/>
    <w:rsid w:val="00703363"/>
    <w:rsid w:val="00704283"/>
    <w:rsid w:val="00710B11"/>
    <w:rsid w:val="00715569"/>
    <w:rsid w:val="00721F82"/>
    <w:rsid w:val="0072317E"/>
    <w:rsid w:val="00723DE1"/>
    <w:rsid w:val="00725468"/>
    <w:rsid w:val="00727B63"/>
    <w:rsid w:val="007315D0"/>
    <w:rsid w:val="00736ADF"/>
    <w:rsid w:val="007417C7"/>
    <w:rsid w:val="00743DD6"/>
    <w:rsid w:val="007466B0"/>
    <w:rsid w:val="00752C72"/>
    <w:rsid w:val="00754B4C"/>
    <w:rsid w:val="007555CF"/>
    <w:rsid w:val="00765832"/>
    <w:rsid w:val="00771471"/>
    <w:rsid w:val="007762D2"/>
    <w:rsid w:val="00780885"/>
    <w:rsid w:val="00782940"/>
    <w:rsid w:val="00784646"/>
    <w:rsid w:val="0078536B"/>
    <w:rsid w:val="00785733"/>
    <w:rsid w:val="00790129"/>
    <w:rsid w:val="007A47C9"/>
    <w:rsid w:val="007A4E6A"/>
    <w:rsid w:val="007A541F"/>
    <w:rsid w:val="007A64F3"/>
    <w:rsid w:val="007A7F20"/>
    <w:rsid w:val="007B0521"/>
    <w:rsid w:val="007B67A4"/>
    <w:rsid w:val="007B7E74"/>
    <w:rsid w:val="007C0965"/>
    <w:rsid w:val="007D5BDA"/>
    <w:rsid w:val="007D5CF6"/>
    <w:rsid w:val="007D6C0B"/>
    <w:rsid w:val="007D7B39"/>
    <w:rsid w:val="007E1216"/>
    <w:rsid w:val="007E57DC"/>
    <w:rsid w:val="007F072A"/>
    <w:rsid w:val="007F3225"/>
    <w:rsid w:val="007F68B7"/>
    <w:rsid w:val="007F6F03"/>
    <w:rsid w:val="00803A3A"/>
    <w:rsid w:val="00811379"/>
    <w:rsid w:val="0081257E"/>
    <w:rsid w:val="008164DA"/>
    <w:rsid w:val="0081778E"/>
    <w:rsid w:val="00822140"/>
    <w:rsid w:val="008226D4"/>
    <w:rsid w:val="00825691"/>
    <w:rsid w:val="00830E69"/>
    <w:rsid w:val="00833889"/>
    <w:rsid w:val="00836D6C"/>
    <w:rsid w:val="008379A5"/>
    <w:rsid w:val="00844F5A"/>
    <w:rsid w:val="00845F96"/>
    <w:rsid w:val="00846216"/>
    <w:rsid w:val="00847376"/>
    <w:rsid w:val="00847A55"/>
    <w:rsid w:val="00856A19"/>
    <w:rsid w:val="008612B0"/>
    <w:rsid w:val="00862481"/>
    <w:rsid w:val="00872378"/>
    <w:rsid w:val="00882FEC"/>
    <w:rsid w:val="008923A1"/>
    <w:rsid w:val="0089658A"/>
    <w:rsid w:val="008A03B7"/>
    <w:rsid w:val="008A6542"/>
    <w:rsid w:val="008A7FBD"/>
    <w:rsid w:val="008B50D9"/>
    <w:rsid w:val="008C15C3"/>
    <w:rsid w:val="008C48BD"/>
    <w:rsid w:val="008C53A4"/>
    <w:rsid w:val="008C60F4"/>
    <w:rsid w:val="008D5E2F"/>
    <w:rsid w:val="008E3F57"/>
    <w:rsid w:val="009021AA"/>
    <w:rsid w:val="00902784"/>
    <w:rsid w:val="00906FEF"/>
    <w:rsid w:val="00907193"/>
    <w:rsid w:val="009154E2"/>
    <w:rsid w:val="00917A88"/>
    <w:rsid w:val="00921B64"/>
    <w:rsid w:val="00930F81"/>
    <w:rsid w:val="00935AE5"/>
    <w:rsid w:val="00945F67"/>
    <w:rsid w:val="00953149"/>
    <w:rsid w:val="00962D05"/>
    <w:rsid w:val="009630E6"/>
    <w:rsid w:val="00963530"/>
    <w:rsid w:val="00964D6B"/>
    <w:rsid w:val="00965CC0"/>
    <w:rsid w:val="00971E00"/>
    <w:rsid w:val="00973AEB"/>
    <w:rsid w:val="00975867"/>
    <w:rsid w:val="00980307"/>
    <w:rsid w:val="00980DD0"/>
    <w:rsid w:val="00984093"/>
    <w:rsid w:val="009976E0"/>
    <w:rsid w:val="009A038D"/>
    <w:rsid w:val="009B25CB"/>
    <w:rsid w:val="009B4BE3"/>
    <w:rsid w:val="009B7AAF"/>
    <w:rsid w:val="009C2129"/>
    <w:rsid w:val="009C2DD7"/>
    <w:rsid w:val="009C493A"/>
    <w:rsid w:val="009C6BAA"/>
    <w:rsid w:val="009D4024"/>
    <w:rsid w:val="009D6677"/>
    <w:rsid w:val="009E21D2"/>
    <w:rsid w:val="009E316B"/>
    <w:rsid w:val="009E6FA2"/>
    <w:rsid w:val="009F0049"/>
    <w:rsid w:val="00A023DD"/>
    <w:rsid w:val="00A07354"/>
    <w:rsid w:val="00A114D3"/>
    <w:rsid w:val="00A14AC8"/>
    <w:rsid w:val="00A17DE5"/>
    <w:rsid w:val="00A2112C"/>
    <w:rsid w:val="00A30D45"/>
    <w:rsid w:val="00A37491"/>
    <w:rsid w:val="00A4363B"/>
    <w:rsid w:val="00A51863"/>
    <w:rsid w:val="00A529D5"/>
    <w:rsid w:val="00A5496E"/>
    <w:rsid w:val="00A67196"/>
    <w:rsid w:val="00A67E10"/>
    <w:rsid w:val="00A7448A"/>
    <w:rsid w:val="00A758FF"/>
    <w:rsid w:val="00A80E05"/>
    <w:rsid w:val="00A81ED7"/>
    <w:rsid w:val="00A856CB"/>
    <w:rsid w:val="00A85FD6"/>
    <w:rsid w:val="00A8759B"/>
    <w:rsid w:val="00A92BF3"/>
    <w:rsid w:val="00A92F13"/>
    <w:rsid w:val="00AA1CDE"/>
    <w:rsid w:val="00AA45CC"/>
    <w:rsid w:val="00AA4CBE"/>
    <w:rsid w:val="00AA6138"/>
    <w:rsid w:val="00AB4E7F"/>
    <w:rsid w:val="00AC4155"/>
    <w:rsid w:val="00AC51EC"/>
    <w:rsid w:val="00AC551B"/>
    <w:rsid w:val="00AD31F7"/>
    <w:rsid w:val="00AD3718"/>
    <w:rsid w:val="00AE4DB3"/>
    <w:rsid w:val="00AE7CA7"/>
    <w:rsid w:val="00AF3196"/>
    <w:rsid w:val="00AF4D4C"/>
    <w:rsid w:val="00B04231"/>
    <w:rsid w:val="00B071AA"/>
    <w:rsid w:val="00B14D1D"/>
    <w:rsid w:val="00B17505"/>
    <w:rsid w:val="00B21AD6"/>
    <w:rsid w:val="00B21B7D"/>
    <w:rsid w:val="00B229F8"/>
    <w:rsid w:val="00B24280"/>
    <w:rsid w:val="00B2559D"/>
    <w:rsid w:val="00B30352"/>
    <w:rsid w:val="00B33EB5"/>
    <w:rsid w:val="00B4560D"/>
    <w:rsid w:val="00B473BF"/>
    <w:rsid w:val="00B52B5A"/>
    <w:rsid w:val="00B5454C"/>
    <w:rsid w:val="00B54756"/>
    <w:rsid w:val="00B712B6"/>
    <w:rsid w:val="00B72D7D"/>
    <w:rsid w:val="00B75433"/>
    <w:rsid w:val="00B8130A"/>
    <w:rsid w:val="00B85681"/>
    <w:rsid w:val="00B859E3"/>
    <w:rsid w:val="00B85FC2"/>
    <w:rsid w:val="00B910F8"/>
    <w:rsid w:val="00B9658F"/>
    <w:rsid w:val="00B9715D"/>
    <w:rsid w:val="00BA23F7"/>
    <w:rsid w:val="00BA658E"/>
    <w:rsid w:val="00BB3AB3"/>
    <w:rsid w:val="00BB5FD8"/>
    <w:rsid w:val="00BC0CAA"/>
    <w:rsid w:val="00BC386E"/>
    <w:rsid w:val="00BC4A22"/>
    <w:rsid w:val="00BD022A"/>
    <w:rsid w:val="00BD3D02"/>
    <w:rsid w:val="00BE036B"/>
    <w:rsid w:val="00BE1413"/>
    <w:rsid w:val="00BE19F0"/>
    <w:rsid w:val="00BE32E7"/>
    <w:rsid w:val="00BE6240"/>
    <w:rsid w:val="00BE6D4F"/>
    <w:rsid w:val="00C009EC"/>
    <w:rsid w:val="00C02CF3"/>
    <w:rsid w:val="00C0486A"/>
    <w:rsid w:val="00C13EA1"/>
    <w:rsid w:val="00C16C61"/>
    <w:rsid w:val="00C214CF"/>
    <w:rsid w:val="00C25526"/>
    <w:rsid w:val="00C36A1A"/>
    <w:rsid w:val="00C45F55"/>
    <w:rsid w:val="00C460E5"/>
    <w:rsid w:val="00C512FC"/>
    <w:rsid w:val="00C51885"/>
    <w:rsid w:val="00C53020"/>
    <w:rsid w:val="00C530C8"/>
    <w:rsid w:val="00C5420B"/>
    <w:rsid w:val="00C651C9"/>
    <w:rsid w:val="00C73BBD"/>
    <w:rsid w:val="00C7429E"/>
    <w:rsid w:val="00C802C7"/>
    <w:rsid w:val="00C97B62"/>
    <w:rsid w:val="00CA0BE3"/>
    <w:rsid w:val="00CA1BF4"/>
    <w:rsid w:val="00CA4707"/>
    <w:rsid w:val="00CB120C"/>
    <w:rsid w:val="00CB5431"/>
    <w:rsid w:val="00CC0EBA"/>
    <w:rsid w:val="00CC37D8"/>
    <w:rsid w:val="00CD38E6"/>
    <w:rsid w:val="00CD4882"/>
    <w:rsid w:val="00CE2EA8"/>
    <w:rsid w:val="00CE5C60"/>
    <w:rsid w:val="00CF11A2"/>
    <w:rsid w:val="00CF16E2"/>
    <w:rsid w:val="00CF1B74"/>
    <w:rsid w:val="00CF1BA8"/>
    <w:rsid w:val="00CF30C3"/>
    <w:rsid w:val="00CF37E5"/>
    <w:rsid w:val="00CF6EDB"/>
    <w:rsid w:val="00D033F2"/>
    <w:rsid w:val="00D05362"/>
    <w:rsid w:val="00D215F7"/>
    <w:rsid w:val="00D24038"/>
    <w:rsid w:val="00D32912"/>
    <w:rsid w:val="00D32CE6"/>
    <w:rsid w:val="00D335EA"/>
    <w:rsid w:val="00D35E03"/>
    <w:rsid w:val="00D40517"/>
    <w:rsid w:val="00D446D2"/>
    <w:rsid w:val="00D44AF8"/>
    <w:rsid w:val="00D5061F"/>
    <w:rsid w:val="00D513F7"/>
    <w:rsid w:val="00D667AD"/>
    <w:rsid w:val="00D7005D"/>
    <w:rsid w:val="00D7296F"/>
    <w:rsid w:val="00D74C17"/>
    <w:rsid w:val="00D80824"/>
    <w:rsid w:val="00D87E7D"/>
    <w:rsid w:val="00D935C0"/>
    <w:rsid w:val="00D95356"/>
    <w:rsid w:val="00D9638B"/>
    <w:rsid w:val="00DA3510"/>
    <w:rsid w:val="00DA63A2"/>
    <w:rsid w:val="00DC119A"/>
    <w:rsid w:val="00DC2F89"/>
    <w:rsid w:val="00DD0880"/>
    <w:rsid w:val="00DD5880"/>
    <w:rsid w:val="00DE35A2"/>
    <w:rsid w:val="00DE62CA"/>
    <w:rsid w:val="00DF143D"/>
    <w:rsid w:val="00DF61A1"/>
    <w:rsid w:val="00DF6F3B"/>
    <w:rsid w:val="00E1060F"/>
    <w:rsid w:val="00E10F5D"/>
    <w:rsid w:val="00E1160A"/>
    <w:rsid w:val="00E149F9"/>
    <w:rsid w:val="00E16E64"/>
    <w:rsid w:val="00E219BA"/>
    <w:rsid w:val="00E22F8F"/>
    <w:rsid w:val="00E25D81"/>
    <w:rsid w:val="00E316C3"/>
    <w:rsid w:val="00E3199A"/>
    <w:rsid w:val="00E36C55"/>
    <w:rsid w:val="00E463E3"/>
    <w:rsid w:val="00E4713D"/>
    <w:rsid w:val="00E536AA"/>
    <w:rsid w:val="00E60583"/>
    <w:rsid w:val="00E65057"/>
    <w:rsid w:val="00E66899"/>
    <w:rsid w:val="00E7238B"/>
    <w:rsid w:val="00E74FA7"/>
    <w:rsid w:val="00E85A2C"/>
    <w:rsid w:val="00E87E39"/>
    <w:rsid w:val="00E90244"/>
    <w:rsid w:val="00E912B5"/>
    <w:rsid w:val="00E941CA"/>
    <w:rsid w:val="00E94D84"/>
    <w:rsid w:val="00E97C87"/>
    <w:rsid w:val="00E97E1B"/>
    <w:rsid w:val="00EA03EB"/>
    <w:rsid w:val="00EA0664"/>
    <w:rsid w:val="00EA7F74"/>
    <w:rsid w:val="00EB2FD5"/>
    <w:rsid w:val="00EB3E89"/>
    <w:rsid w:val="00EB762D"/>
    <w:rsid w:val="00EC1AD7"/>
    <w:rsid w:val="00EC56E4"/>
    <w:rsid w:val="00EC6E90"/>
    <w:rsid w:val="00ED0219"/>
    <w:rsid w:val="00ED4173"/>
    <w:rsid w:val="00EE0785"/>
    <w:rsid w:val="00EE195B"/>
    <w:rsid w:val="00EE71B5"/>
    <w:rsid w:val="00EF2269"/>
    <w:rsid w:val="00F00C3B"/>
    <w:rsid w:val="00F07BC1"/>
    <w:rsid w:val="00F12336"/>
    <w:rsid w:val="00F125B6"/>
    <w:rsid w:val="00F15A6E"/>
    <w:rsid w:val="00F171B4"/>
    <w:rsid w:val="00F17819"/>
    <w:rsid w:val="00F17E25"/>
    <w:rsid w:val="00F21A32"/>
    <w:rsid w:val="00F234C9"/>
    <w:rsid w:val="00F249F2"/>
    <w:rsid w:val="00F30947"/>
    <w:rsid w:val="00F3184A"/>
    <w:rsid w:val="00F32CD0"/>
    <w:rsid w:val="00F40458"/>
    <w:rsid w:val="00F41B1B"/>
    <w:rsid w:val="00F4611B"/>
    <w:rsid w:val="00F54F9A"/>
    <w:rsid w:val="00F55296"/>
    <w:rsid w:val="00F65AE1"/>
    <w:rsid w:val="00F71774"/>
    <w:rsid w:val="00F75497"/>
    <w:rsid w:val="00F85856"/>
    <w:rsid w:val="00F90794"/>
    <w:rsid w:val="00F90E24"/>
    <w:rsid w:val="00F944A6"/>
    <w:rsid w:val="00F9687E"/>
    <w:rsid w:val="00FA0270"/>
    <w:rsid w:val="00FA14FD"/>
    <w:rsid w:val="00FA19E1"/>
    <w:rsid w:val="00FA3F58"/>
    <w:rsid w:val="00FA55E2"/>
    <w:rsid w:val="00FB0D6C"/>
    <w:rsid w:val="00FB15A3"/>
    <w:rsid w:val="00FB4429"/>
    <w:rsid w:val="00FB6503"/>
    <w:rsid w:val="00FB6B68"/>
    <w:rsid w:val="00FB72CD"/>
    <w:rsid w:val="00FC457C"/>
    <w:rsid w:val="00FD740D"/>
    <w:rsid w:val="00FE0EF2"/>
    <w:rsid w:val="00FE14E5"/>
    <w:rsid w:val="00FE16D5"/>
    <w:rsid w:val="00FF67A7"/>
    <w:rsid w:val="00FF7C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87EFD2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850C3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850C3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3850C3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3850C3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3850C3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4335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4335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4335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43354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1A3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1A32"/>
    <w:rPr>
      <w:sz w:val="18"/>
      <w:szCs w:val="18"/>
    </w:rPr>
  </w:style>
  <w:style w:type="table" w:styleId="TableGrid">
    <w:name w:val="Table Grid"/>
    <w:basedOn w:val="TableNormal"/>
    <w:uiPriority w:val="59"/>
    <w:rsid w:val="0064438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nhideWhenUsed/>
    <w:rsid w:val="00FA3F58"/>
    <w:rPr>
      <w:sz w:val="21"/>
      <w:szCs w:val="21"/>
    </w:rPr>
  </w:style>
  <w:style w:type="paragraph" w:styleId="CommentText">
    <w:name w:val="annotation text"/>
    <w:basedOn w:val="Normal"/>
    <w:link w:val="CommentTextChar"/>
    <w:unhideWhenUsed/>
    <w:rsid w:val="00FA3F58"/>
    <w:pPr>
      <w:jc w:val="left"/>
    </w:pPr>
  </w:style>
  <w:style w:type="character" w:customStyle="1" w:styleId="CommentTextChar">
    <w:name w:val="Comment Text Char"/>
    <w:basedOn w:val="DefaultParagraphFont"/>
    <w:link w:val="CommentText"/>
    <w:rsid w:val="00FA3F5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3F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3F58"/>
    <w:rPr>
      <w:b/>
      <w:bCs/>
    </w:rPr>
  </w:style>
  <w:style w:type="character" w:styleId="Strong">
    <w:name w:val="Strong"/>
    <w:uiPriority w:val="22"/>
    <w:qFormat/>
    <w:rsid w:val="00C45F55"/>
    <w:rPr>
      <w:b/>
      <w:bCs/>
    </w:rPr>
  </w:style>
  <w:style w:type="paragraph" w:styleId="ListParagraph">
    <w:name w:val="List Paragraph"/>
    <w:basedOn w:val="Normal"/>
    <w:uiPriority w:val="34"/>
    <w:qFormat/>
    <w:rsid w:val="00C45F55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  <w:style w:type="character" w:styleId="Emphasis">
    <w:name w:val="Emphasis"/>
    <w:qFormat/>
    <w:rsid w:val="006259BD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850C3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850C3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3850C3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3850C3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3850C3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4335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4335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4335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43354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1A3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1A32"/>
    <w:rPr>
      <w:sz w:val="18"/>
      <w:szCs w:val="18"/>
    </w:rPr>
  </w:style>
  <w:style w:type="table" w:styleId="TableGrid">
    <w:name w:val="Table Grid"/>
    <w:basedOn w:val="TableNormal"/>
    <w:uiPriority w:val="59"/>
    <w:rsid w:val="0064438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nhideWhenUsed/>
    <w:rsid w:val="00FA3F58"/>
    <w:rPr>
      <w:sz w:val="21"/>
      <w:szCs w:val="21"/>
    </w:rPr>
  </w:style>
  <w:style w:type="paragraph" w:styleId="CommentText">
    <w:name w:val="annotation text"/>
    <w:basedOn w:val="Normal"/>
    <w:link w:val="CommentTextChar"/>
    <w:unhideWhenUsed/>
    <w:rsid w:val="00FA3F58"/>
    <w:pPr>
      <w:jc w:val="left"/>
    </w:pPr>
  </w:style>
  <w:style w:type="character" w:customStyle="1" w:styleId="CommentTextChar">
    <w:name w:val="Comment Text Char"/>
    <w:basedOn w:val="DefaultParagraphFont"/>
    <w:link w:val="CommentText"/>
    <w:rsid w:val="00FA3F5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3F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3F58"/>
    <w:rPr>
      <w:b/>
      <w:bCs/>
    </w:rPr>
  </w:style>
  <w:style w:type="character" w:styleId="Strong">
    <w:name w:val="Strong"/>
    <w:uiPriority w:val="22"/>
    <w:qFormat/>
    <w:rsid w:val="00C45F55"/>
    <w:rPr>
      <w:b/>
      <w:bCs/>
    </w:rPr>
  </w:style>
  <w:style w:type="paragraph" w:styleId="ListParagraph">
    <w:name w:val="List Paragraph"/>
    <w:basedOn w:val="Normal"/>
    <w:uiPriority w:val="34"/>
    <w:qFormat/>
    <w:rsid w:val="00C45F55"/>
    <w:pPr>
      <w:widowControl/>
      <w:suppressAutoHyphens/>
      <w:ind w:firstLineChars="200" w:firstLine="420"/>
      <w:jc w:val="left"/>
    </w:pPr>
    <w:rPr>
      <w:rFonts w:ascii="Times New Roman" w:eastAsia="Lucida Sans Unicode" w:hAnsi="Times New Roman" w:cs="Mangal"/>
      <w:kern w:val="1"/>
      <w:sz w:val="24"/>
      <w:szCs w:val="21"/>
      <w:lang w:val="it-IT" w:eastAsia="hi-IN" w:bidi="hi-IN"/>
    </w:rPr>
  </w:style>
  <w:style w:type="character" w:styleId="Emphasis">
    <w:name w:val="Emphasis"/>
    <w:qFormat/>
    <w:rsid w:val="006259BD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78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90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jpeg"/><Relationship Id="rId20" Type="http://schemas.microsoft.com/office/2011/relationships/commentsExtended" Target="commentsExtended.xml"/><Relationship Id="rId21" Type="http://schemas.microsoft.com/office/2011/relationships/people" Target="people.xml"/><Relationship Id="rId10" Type="http://schemas.openxmlformats.org/officeDocument/2006/relationships/image" Target="media/image4.jpeg"/><Relationship Id="rId11" Type="http://schemas.openxmlformats.org/officeDocument/2006/relationships/image" Target="media/image5.jpeg"/><Relationship Id="rId12" Type="http://schemas.openxmlformats.org/officeDocument/2006/relationships/image" Target="media/image6.jpeg"/><Relationship Id="rId13" Type="http://schemas.openxmlformats.org/officeDocument/2006/relationships/image" Target="media/image7.jpeg"/><Relationship Id="rId14" Type="http://schemas.openxmlformats.org/officeDocument/2006/relationships/image" Target="media/image8.jpeg"/><Relationship Id="rId15" Type="http://schemas.openxmlformats.org/officeDocument/2006/relationships/image" Target="media/image9.jpeg"/><Relationship Id="rId16" Type="http://schemas.openxmlformats.org/officeDocument/2006/relationships/image" Target="media/image10.jpg"/><Relationship Id="rId17" Type="http://schemas.openxmlformats.org/officeDocument/2006/relationships/image" Target="media/image11.jpg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7</Pages>
  <Words>6239</Words>
  <Characters>35567</Characters>
  <Application>Microsoft Macintosh Word</Application>
  <DocSecurity>0</DocSecurity>
  <Lines>296</Lines>
  <Paragraphs>83</Paragraphs>
  <ScaleCrop>false</ScaleCrop>
  <Company/>
  <LinksUpToDate>false</LinksUpToDate>
  <CharactersWithSpaces>417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Na Ma</cp:lastModifiedBy>
  <cp:revision>2</cp:revision>
  <dcterms:created xsi:type="dcterms:W3CDTF">2017-02-07T23:27:00Z</dcterms:created>
  <dcterms:modified xsi:type="dcterms:W3CDTF">2017-02-07T23:27:00Z</dcterms:modified>
</cp:coreProperties>
</file>